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47A0D" w14:textId="77777777" w:rsidR="000B27ED" w:rsidRDefault="00D80E19" w:rsidP="00076DDE">
      <w:pPr>
        <w:pStyle w:val="Heading1"/>
        <w:spacing w:line="480" w:lineRule="auto"/>
      </w:pPr>
      <w:r>
        <w:t xml:space="preserve">Abstract </w:t>
      </w:r>
    </w:p>
    <w:p w14:paraId="544B3590" w14:textId="77777777" w:rsidR="00D80E19" w:rsidRDefault="00D80E19" w:rsidP="00076DDE">
      <w:pPr>
        <w:spacing w:line="480" w:lineRule="auto"/>
      </w:pPr>
    </w:p>
    <w:p w14:paraId="56DA7DB1" w14:textId="77777777" w:rsidR="00776936" w:rsidRPr="009D22C7" w:rsidRDefault="00776936" w:rsidP="00076DDE">
      <w:pPr>
        <w:spacing w:line="480" w:lineRule="auto"/>
        <w:rPr>
          <w:b/>
        </w:rPr>
      </w:pPr>
      <w:r w:rsidRPr="009D22C7">
        <w:rPr>
          <w:b/>
        </w:rPr>
        <w:t>Background</w:t>
      </w:r>
    </w:p>
    <w:p w14:paraId="1714D2F5" w14:textId="1EE8AD6F" w:rsidR="00776936" w:rsidRDefault="00776936" w:rsidP="00076DDE">
      <w:pPr>
        <w:spacing w:line="480" w:lineRule="auto"/>
      </w:pPr>
      <w:r>
        <w:t xml:space="preserve">All-cause age-specific mortality </w:t>
      </w:r>
      <w:ins w:id="0" w:author="Kate" w:date="2016-10-07T14:25:00Z">
        <w:r w:rsidR="00436D09">
          <w:t>has</w:t>
        </w:r>
      </w:ins>
      <w:del w:id="1" w:author="Kate" w:date="2016-10-07T14:25:00Z">
        <w:r w:rsidDel="00436D09">
          <w:delText>risks have</w:delText>
        </w:r>
      </w:del>
      <w:r>
        <w:t xml:space="preserve"> </w:t>
      </w:r>
      <w:r w:rsidR="00E6003F">
        <w:t>been falling</w:t>
      </w:r>
      <w:r w:rsidR="000B27ED">
        <w:t xml:space="preserve"> </w:t>
      </w:r>
      <w:r>
        <w:t>in England &amp; Wales for more than a century. The period 2008-2015 has seen both a global recession</w:t>
      </w:r>
      <w:del w:id="2" w:author="Kate" w:date="2016-10-07T14:25:00Z">
        <w:r w:rsidDel="00436D09">
          <w:delText>,</w:delText>
        </w:r>
      </w:del>
      <w:r>
        <w:t xml:space="preserve"> and an ‘austerity’ agenda of reduced investment in public services. </w:t>
      </w:r>
      <w:r w:rsidR="00E273AE">
        <w:t>Death rates amongst the elderly have increased in this period, reversing the long-term trends.</w:t>
      </w:r>
    </w:p>
    <w:p w14:paraId="14EDCAD0" w14:textId="77777777" w:rsidR="00776936" w:rsidRPr="009D22C7" w:rsidRDefault="00776936" w:rsidP="00076DDE">
      <w:pPr>
        <w:spacing w:line="480" w:lineRule="auto"/>
        <w:rPr>
          <w:b/>
        </w:rPr>
      </w:pPr>
      <w:r w:rsidRPr="009D22C7">
        <w:rPr>
          <w:b/>
        </w:rPr>
        <w:t>Aim</w:t>
      </w:r>
    </w:p>
    <w:p w14:paraId="018A3DD2" w14:textId="07BF7BB3" w:rsidR="00776936" w:rsidRDefault="00E273AE" w:rsidP="00076DDE">
      <w:pPr>
        <w:spacing w:line="480" w:lineRule="auto"/>
      </w:pPr>
      <w:r>
        <w:t xml:space="preserve">To quantify the level of ‘excess deaths’ over the period 2010-2015 in England &amp; Wales by comparing actual age-specific death rates in each year against modelled estimates if previous mortality </w:t>
      </w:r>
      <w:del w:id="3" w:author="Kate" w:date="2016-10-07T14:26:00Z">
        <w:r w:rsidDel="00436D09">
          <w:delText xml:space="preserve">risk </w:delText>
        </w:r>
      </w:del>
      <w:r>
        <w:t xml:space="preserve">improvements had continued. </w:t>
      </w:r>
    </w:p>
    <w:p w14:paraId="2F7253DE" w14:textId="77777777" w:rsidR="00776936" w:rsidRPr="009D22C7" w:rsidRDefault="00776936" w:rsidP="00076DDE">
      <w:pPr>
        <w:spacing w:line="480" w:lineRule="auto"/>
        <w:rPr>
          <w:b/>
        </w:rPr>
      </w:pPr>
      <w:r w:rsidRPr="009D22C7">
        <w:rPr>
          <w:b/>
        </w:rPr>
        <w:t xml:space="preserve">Methods </w:t>
      </w:r>
    </w:p>
    <w:p w14:paraId="5008366D" w14:textId="16E20D87" w:rsidR="00776936" w:rsidRDefault="00776936" w:rsidP="00076DDE">
      <w:pPr>
        <w:spacing w:line="480" w:lineRule="auto"/>
      </w:pPr>
      <w:r>
        <w:t xml:space="preserve">Office for National Statistics data on population counts and death counts at each age in single years were used to construct </w:t>
      </w:r>
      <w:r w:rsidR="000B27ED">
        <w:t>projections</w:t>
      </w:r>
      <w:r>
        <w:t xml:space="preserve"> of mortality risk </w:t>
      </w:r>
      <w:del w:id="4" w:author="Kate" w:date="2016-10-07T14:26:00Z">
        <w:r w:rsidDel="00436D09">
          <w:delText xml:space="preserve">against </w:delText>
        </w:r>
      </w:del>
      <w:ins w:id="5" w:author="Kate" w:date="2016-10-07T14:26:00Z">
        <w:r w:rsidR="00436D09">
          <w:t xml:space="preserve">per </w:t>
        </w:r>
      </w:ins>
      <w:r>
        <w:t xml:space="preserve">year </w:t>
      </w:r>
      <w:r w:rsidR="000B27ED">
        <w:t>based on the trend</w:t>
      </w:r>
      <w:r>
        <w:t xml:space="preserve"> from 1990 to 2010. </w:t>
      </w:r>
      <w:r w:rsidR="00014B1F">
        <w:t xml:space="preserve">Actual mortality risks were compared with estimated risks over 2011-2015 to produce estimates of ‘excess deaths’ in each year by ages 50, 70 and 89 years. </w:t>
      </w:r>
    </w:p>
    <w:p w14:paraId="661CE393" w14:textId="77777777" w:rsidR="00776936" w:rsidRPr="009D22C7" w:rsidRDefault="00776936" w:rsidP="00076DDE">
      <w:pPr>
        <w:spacing w:line="480" w:lineRule="auto"/>
        <w:rPr>
          <w:b/>
        </w:rPr>
      </w:pPr>
      <w:r w:rsidRPr="009D22C7">
        <w:rPr>
          <w:b/>
        </w:rPr>
        <w:t xml:space="preserve">Results </w:t>
      </w:r>
    </w:p>
    <w:p w14:paraId="7D537D2D" w14:textId="14BC6B94" w:rsidR="00776936" w:rsidRDefault="00223EF3" w:rsidP="00076DDE">
      <w:pPr>
        <w:spacing w:line="480" w:lineRule="auto"/>
      </w:pPr>
      <w:r>
        <w:t xml:space="preserve">Between 2010 and 2015 </w:t>
      </w:r>
      <w:del w:id="6" w:author="Kate" w:date="2016-10-07T14:26:00Z">
        <w:r w:rsidDel="00436D09">
          <w:delText xml:space="preserve">a </w:delText>
        </w:r>
      </w:del>
      <w:r>
        <w:t>there were</w:t>
      </w:r>
      <w:r w:rsidR="00830A6C">
        <w:t xml:space="preserve"> almost 32,000 more deaths up to the age of 89 years than would have been expected from </w:t>
      </w:r>
      <w:r>
        <w:t>prior trends</w:t>
      </w:r>
      <w:r w:rsidR="00830A6C">
        <w:t xml:space="preserve">. </w:t>
      </w:r>
      <w:r>
        <w:t>E</w:t>
      </w:r>
      <w:r w:rsidR="00830A6C">
        <w:t>xcess elderly deaths</w:t>
      </w:r>
      <w:r>
        <w:t xml:space="preserve"> (</w:t>
      </w:r>
      <w:r w:rsidR="00420F9A">
        <w:t>up to age 89 years</w:t>
      </w:r>
      <w:r>
        <w:t>)</w:t>
      </w:r>
      <w:r w:rsidR="00830A6C">
        <w:t xml:space="preserve"> increased sharply after 2011, with 42,018 more deaths than expected occurring between 2012 and 2015. </w:t>
      </w:r>
    </w:p>
    <w:p w14:paraId="06F63471" w14:textId="77777777" w:rsidR="00776936" w:rsidRPr="009D22C7" w:rsidRDefault="00776936" w:rsidP="00076DDE">
      <w:pPr>
        <w:spacing w:line="480" w:lineRule="auto"/>
        <w:rPr>
          <w:b/>
        </w:rPr>
      </w:pPr>
      <w:r w:rsidRPr="009D22C7">
        <w:rPr>
          <w:b/>
        </w:rPr>
        <w:t xml:space="preserve">Discussion </w:t>
      </w:r>
    </w:p>
    <w:p w14:paraId="2E4687BA" w14:textId="1B77C56B" w:rsidR="00776936" w:rsidRDefault="00776936" w:rsidP="00076DDE">
      <w:pPr>
        <w:spacing w:line="480" w:lineRule="auto"/>
      </w:pPr>
      <w:r>
        <w:lastRenderedPageBreak/>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t xml:space="preserve">more </w:t>
      </w:r>
      <w:r>
        <w:t xml:space="preserve">men would have been alive </w:t>
      </w:r>
      <w:r w:rsidR="00E273AE">
        <w:t xml:space="preserve">at older ages </w:t>
      </w:r>
      <w:r>
        <w:t>by 2015. The actual rise in mortality was greater for older women.</w:t>
      </w:r>
    </w:p>
    <w:p w14:paraId="6452C46E"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p>
    <w:p w14:paraId="5646981C"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076DDE">
      <w:pPr>
        <w:pStyle w:val="Heading1"/>
        <w:spacing w:line="480" w:lineRule="auto"/>
      </w:pPr>
      <w:r>
        <w:lastRenderedPageBreak/>
        <w:t>Introduction</w:t>
      </w:r>
    </w:p>
    <w:p w14:paraId="3E6F18F3" w14:textId="77777777" w:rsidR="00C753FB" w:rsidRDefault="00B801AF" w:rsidP="00076DDE">
      <w:pPr>
        <w:pStyle w:val="Heading2"/>
        <w:spacing w:line="480" w:lineRule="auto"/>
      </w:pPr>
      <w:r>
        <w:t xml:space="preserve">Austerity and elderly mortality </w:t>
      </w:r>
    </w:p>
    <w:p w14:paraId="471CEB55" w14:textId="5E413ACF" w:rsidR="006112F4" w:rsidRDefault="00E3557A" w:rsidP="00076DDE">
      <w:pPr>
        <w:spacing w:line="480" w:lineRule="auto"/>
      </w:pPr>
      <w:r>
        <w:t xml:space="preserve">Recently, there has been growing evidence of </w:t>
      </w:r>
      <w:r w:rsidR="001862B7">
        <w:t>the possible effects of austerity on elderly mortality</w:t>
      </w:r>
      <w:r w:rsidR="00CD5658">
        <w:t xml:space="preserve"> within the UK</w:t>
      </w:r>
      <w:r w:rsidR="001862B7">
        <w:t xml:space="preserve">. </w:t>
      </w:r>
      <w:r>
        <w:t>One study</w:t>
      </w:r>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t>deaths in very old populations</w:t>
      </w:r>
      <w:r w:rsidR="004C372C">
        <w:t xml:space="preserve">, with similar but weaker rises in persons aged 75 to 84 years. </w:t>
      </w:r>
      <w:r w:rsidR="004C372C">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1]", "plainTextFormattedCitation" : "[1]", "previouslyFormattedCitation" : "[1]" }, "properties" : { "noteIndex" : 0 }, "schema" : "https://github.com/citation-style-language/schema/raw/master/csl-citation.json" }</w:instrText>
      </w:r>
      <w:r w:rsidR="004C372C">
        <w:fldChar w:fldCharType="separate"/>
      </w:r>
      <w:r w:rsidR="00014B1F" w:rsidRPr="00014B1F">
        <w:rPr>
          <w:noProof/>
        </w:rPr>
        <w:t>[1]</w:t>
      </w:r>
      <w:r w:rsidR="004C372C">
        <w:fldChar w:fldCharType="end"/>
      </w:r>
      <w:r w:rsidR="004C372C">
        <w:t xml:space="preserve"> Th</w:t>
      </w:r>
      <w:r>
        <w:t>e</w:t>
      </w:r>
      <w:r w:rsidR="004C372C">
        <w:t xml:space="preserve"> focus on elderly mortality was prompted by a 2014 </w:t>
      </w:r>
      <w:r w:rsidR="004C372C" w:rsidRPr="0080204B">
        <w:rPr>
          <w:i/>
        </w:rPr>
        <w:t>New Statesman</w:t>
      </w:r>
      <w:r w:rsidR="004C372C">
        <w:t xml:space="preserve"> </w:t>
      </w:r>
      <w:r w:rsidR="00E6003F">
        <w:t xml:space="preserve">article </w:t>
      </w:r>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r w:rsidR="00E6003F">
        <w:t>mortality</w:t>
      </w:r>
      <w:r w:rsidR="00F725D4">
        <w:t xml:space="preserve"> </w:t>
      </w:r>
      <w:r w:rsidR="0080204B">
        <w:t xml:space="preserve">in both 2012 and 2013. </w:t>
      </w:r>
      <w:r w:rsidR="0080204B">
        <w:fldChar w:fldCharType="begin" w:fldLock="1"/>
      </w:r>
      <w:r w:rsidR="00014B1F">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2]", "plainTextFormattedCitation" : "[2]", "previouslyFormattedCitation" : "[2]" }, "properties" : { "noteIndex" : 0 }, "schema" : "https://github.com/citation-style-language/schema/raw/master/csl-citation.json" }</w:instrText>
      </w:r>
      <w:r w:rsidR="0080204B">
        <w:fldChar w:fldCharType="separate"/>
      </w:r>
      <w:r w:rsidR="00014B1F" w:rsidRPr="00014B1F">
        <w:rPr>
          <w:noProof/>
        </w:rPr>
        <w:t>[2]</w:t>
      </w:r>
      <w:r w:rsidR="0080204B">
        <w:fldChar w:fldCharType="end"/>
      </w:r>
      <w:r w:rsidR="0080204B">
        <w:t xml:space="preserve"> </w:t>
      </w:r>
    </w:p>
    <w:p w14:paraId="3B7CF98A" w14:textId="24FD1A6A" w:rsidR="009C6742" w:rsidRDefault="00E6003F" w:rsidP="00076DDE">
      <w:pPr>
        <w:spacing w:line="480" w:lineRule="auto"/>
      </w:pPr>
      <w:r>
        <w:t>A 2015</w:t>
      </w:r>
      <w:r w:rsidR="0080204B">
        <w:t xml:space="preserve"> Public Health England report considered three possible explanations for the tre</w:t>
      </w:r>
      <w:r>
        <w:t>nds</w:t>
      </w:r>
      <w:r w:rsidR="0080204B">
        <w:t>: influenza, cold weather, and statistical artefact.</w:t>
      </w:r>
      <w:r w:rsidR="00F95600">
        <w:t xml:space="preserve"> </w:t>
      </w:r>
      <w:r w:rsidR="00F95600">
        <w:fldChar w:fldCharType="begin" w:fldLock="1"/>
      </w:r>
      <w:r w:rsidR="00014B1F">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3]", "plainTextFormattedCitation" : "[3]", "previouslyFormattedCitation" : "[3]" }, "properties" : { "noteIndex" : 0 }, "schema" : "https://github.com/citation-style-language/schema/raw/master/csl-citation.json" }</w:instrText>
      </w:r>
      <w:r w:rsidR="00F95600">
        <w:fldChar w:fldCharType="separate"/>
      </w:r>
      <w:r w:rsidR="00014B1F" w:rsidRPr="00014B1F">
        <w:rPr>
          <w:noProof/>
        </w:rPr>
        <w:t>[3]</w:t>
      </w:r>
      <w:r w:rsidR="00F95600">
        <w:fldChar w:fldCharType="end"/>
      </w:r>
      <w:r w:rsidR="0080204B">
        <w:t xml:space="preserve"> </w:t>
      </w:r>
      <w:r w:rsidR="00F95600">
        <w:t xml:space="preserve">If either influenza or cold weather were the main causes of these rises then the following </w:t>
      </w:r>
      <w:r>
        <w:t>would</w:t>
      </w:r>
      <w:r w:rsidR="00F95600">
        <w:t xml:space="preserve"> be expected: firstly, </w:t>
      </w:r>
      <w:del w:id="7" w:author="Kate" w:date="2016-10-07T14:28:00Z">
        <w:r w:rsidR="00F95600" w:rsidDel="00436D09">
          <w:delText xml:space="preserve">that </w:delText>
        </w:r>
      </w:del>
      <w:r w:rsidR="00F95600">
        <w:t xml:space="preserve">the mortality rate rises would be spatially patterned, and secondly </w:t>
      </w:r>
      <w:del w:id="8" w:author="Kate" w:date="2016-10-07T14:28:00Z">
        <w:r w:rsidR="00F95600" w:rsidDel="00436D09">
          <w:delText xml:space="preserve">that </w:delText>
        </w:r>
      </w:del>
      <w:r w:rsidR="00F95600">
        <w:t xml:space="preserve">the rises would be a ‘blip’ associated with </w:t>
      </w:r>
      <w:r>
        <w:t>particular</w:t>
      </w:r>
      <w:r w:rsidR="00F95600">
        <w:t xml:space="preserve"> year</w:t>
      </w:r>
      <w:r>
        <w:t>s</w:t>
      </w:r>
      <w:r w:rsidR="00F95600">
        <w:t xml:space="preserve"> rather than </w:t>
      </w:r>
      <w:r>
        <w:t>a trend</w:t>
      </w:r>
      <w:r w:rsidR="00F95600">
        <w:t xml:space="preserve">. </w:t>
      </w:r>
      <w:r w:rsidR="009B47F3">
        <w:t>Preliminary analysis has found no e</w:t>
      </w:r>
      <w:r w:rsidR="00091E17">
        <w:t>vidence of spatial patterning</w:t>
      </w:r>
      <w:r w:rsidR="00A20A14">
        <w:t>.</w:t>
      </w:r>
      <w:r w:rsidR="00091E17">
        <w:t xml:space="preserve"> </w:t>
      </w:r>
      <w:r w:rsidR="00A20A1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A20A14">
        <w:fldChar w:fldCharType="separate"/>
      </w:r>
      <w:r w:rsidR="00014B1F" w:rsidRPr="00014B1F">
        <w:rPr>
          <w:noProof/>
        </w:rPr>
        <w:t>[1,4]</w:t>
      </w:r>
      <w:r w:rsidR="00A20A14">
        <w:fldChar w:fldCharType="end"/>
      </w:r>
      <w:r w:rsidR="00A20A14">
        <w:t xml:space="preserve"> Artefactual explanations could relate to aggregation biases caused by inadequately controlling for changes in age-composition within an age group</w:t>
      </w:r>
      <w:ins w:id="9" w:author="Kate" w:date="2016-10-07T14:29:00Z">
        <w:r w:rsidR="00436D09">
          <w:t>,</w:t>
        </w:r>
      </w:ins>
      <w:r w:rsidR="00CD5658">
        <w:t xml:space="preserve"> such as those witnessed in a recent high profile </w:t>
      </w:r>
      <w:r w:rsidR="00EF02BD">
        <w:t>paper describing</w:t>
      </w:r>
      <w:r w:rsidR="00CD5658">
        <w:t xml:space="preserve"> rising middle aged mortality rates in the US</w:t>
      </w:r>
      <w:r w:rsidR="006112F4">
        <w:t xml:space="preserve">. </w:t>
      </w:r>
      <w:r w:rsidR="006112F4">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6112F4">
        <w:fldChar w:fldCharType="separate"/>
      </w:r>
      <w:r w:rsidR="00014B1F" w:rsidRPr="00014B1F">
        <w:rPr>
          <w:noProof/>
        </w:rPr>
        <w:t>[5]</w:t>
      </w:r>
      <w:r w:rsidR="006112F4">
        <w:fldChar w:fldCharType="end"/>
      </w:r>
      <w:r w:rsidR="00A20A14">
        <w:t xml:space="preserve"> </w:t>
      </w:r>
      <w:r w:rsidR="006112F4">
        <w:t xml:space="preserve">However, this </w:t>
      </w:r>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t>
      </w:r>
      <w:del w:id="10" w:author="Kate" w:date="2016-10-07T14:29:00Z">
        <w:r w:rsidR="006112F4" w:rsidDel="00436D09">
          <w:delText xml:space="preserve">which </w:delText>
        </w:r>
      </w:del>
      <w:ins w:id="11" w:author="Kate" w:date="2016-10-07T14:29:00Z">
        <w:r w:rsidR="00436D09">
          <w:t xml:space="preserve">as </w:t>
        </w:r>
      </w:ins>
      <w:r w:rsidR="006112F4">
        <w:t xml:space="preserve">have </w:t>
      </w:r>
      <w:r w:rsidR="009B47F3">
        <w:t xml:space="preserve">recently </w:t>
      </w:r>
      <w:r w:rsidR="006112F4">
        <w:t xml:space="preserve">been identified in English population records. </w:t>
      </w:r>
      <w:r w:rsidR="006112F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6112F4">
        <w:fldChar w:fldCharType="separate"/>
      </w:r>
      <w:r w:rsidR="00014B1F" w:rsidRPr="00014B1F">
        <w:rPr>
          <w:noProof/>
        </w:rPr>
        <w:t>[1,4]</w:t>
      </w:r>
      <w:r w:rsidR="006112F4">
        <w:fldChar w:fldCharType="end"/>
      </w:r>
      <w:r w:rsidR="006112F4">
        <w:t xml:space="preserve"> </w:t>
      </w:r>
      <w:r w:rsidR="009C6742">
        <w:t xml:space="preserve">The scope for such biases also reduce as more age-disaggregated data are used. </w:t>
      </w:r>
      <w:r w:rsidR="009C6742">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9C6742">
        <w:fldChar w:fldCharType="separate"/>
      </w:r>
      <w:r w:rsidR="00014B1F" w:rsidRPr="00014B1F">
        <w:rPr>
          <w:noProof/>
        </w:rPr>
        <w:t>[5]</w:t>
      </w:r>
      <w:r w:rsidR="009C6742">
        <w:fldChar w:fldCharType="end"/>
      </w:r>
      <w:r w:rsidR="00CD5658">
        <w:t xml:space="preserve"> Similar patterns of rising mortality rates were observed in the most recent mid-year estimates [14], and the consistency of these patterns point towards austerity as opposed the other findings.</w:t>
      </w:r>
    </w:p>
    <w:p w14:paraId="30A96AC5" w14:textId="22356AE0" w:rsidR="00D80E19" w:rsidRDefault="00B801AF" w:rsidP="00076DDE">
      <w:pPr>
        <w:pStyle w:val="Heading2"/>
        <w:spacing w:line="480" w:lineRule="auto"/>
      </w:pPr>
      <w:r>
        <w:lastRenderedPageBreak/>
        <w:t>Slower improvements are still falls against expectations</w:t>
      </w:r>
      <w:r w:rsidR="00E273AE">
        <w:t>: changing ‘fundamentals’?</w:t>
      </w:r>
    </w:p>
    <w:p w14:paraId="4AECC1D0" w14:textId="6B16FBCF" w:rsidR="00014B1F" w:rsidRDefault="00B801AF" w:rsidP="00076DDE">
      <w:pPr>
        <w:spacing w:line="480" w:lineRule="auto"/>
      </w:pPr>
      <w:r>
        <w:t xml:space="preserve">The fact that death rates in some elderly age groups have risen in recent years should be of great concern </w:t>
      </w:r>
      <w:r w:rsidR="00E6003F">
        <w:t xml:space="preserve">as </w:t>
      </w:r>
      <w:r>
        <w:t>the tendency and expectation for many decades has been for the risk of death at most ages</w:t>
      </w:r>
      <w:r w:rsidR="00360F11">
        <w:t>, especially older ages,</w:t>
      </w:r>
      <w:r>
        <w:t xml:space="preserve"> to decline.</w:t>
      </w:r>
      <w:r w:rsidR="003C472A">
        <w:t xml:space="preserve"> Reasons </w:t>
      </w:r>
      <w:r w:rsidR="002F1EB9">
        <w:t xml:space="preserve">for the previous declines </w:t>
      </w:r>
      <w:r w:rsidR="003C472A">
        <w:t>are multifactorial and include both specific medical innovations</w:t>
      </w:r>
      <w:del w:id="12" w:author="Kate" w:date="2016-10-07T14:30:00Z">
        <w:r w:rsidR="003C472A" w:rsidDel="00436D09">
          <w:delText>,</w:delText>
        </w:r>
      </w:del>
      <w:r w:rsidR="003C472A">
        <w:t xml:space="preserve"> and broader improvements in living conditions</w:t>
      </w:r>
      <w:ins w:id="13" w:author="Kate" w:date="2016-10-07T14:30:00Z">
        <w:r w:rsidR="00436D09">
          <w:t>,</w:t>
        </w:r>
      </w:ins>
      <w:r w:rsidR="003C472A">
        <w:t xml:space="preserve"> such as improved housing and sanitation</w:t>
      </w:r>
      <w:r w:rsidR="004722A5">
        <w:t xml:space="preserve">. </w:t>
      </w:r>
      <w:r w:rsidR="00683C38">
        <w:fldChar w:fldCharType="begin" w:fldLock="1"/>
      </w:r>
      <w:r w:rsidR="00014B1F">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6]", "plainTextFormattedCitation" : "[6]", "previouslyFormattedCitation" : "[6]" }, "properties" : { "noteIndex" : 0 }, "schema" : "https://github.com/citation-style-language/schema/raw/master/csl-citation.json" }</w:instrText>
      </w:r>
      <w:r w:rsidR="00683C38">
        <w:fldChar w:fldCharType="separate"/>
      </w:r>
      <w:r w:rsidR="00014B1F" w:rsidRPr="00014B1F">
        <w:rPr>
          <w:noProof/>
        </w:rPr>
        <w:t>[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r w:rsidR="00E6003F">
        <w:t>ould</w:t>
      </w:r>
      <w:r w:rsidR="00B279B3">
        <w:t xml:space="preserve"> alter these long-term dynamics</w:t>
      </w:r>
      <w:r w:rsidR="00360F11">
        <w:fldChar w:fldCharType="begin" w:fldLock="1"/>
      </w:r>
      <w:r w:rsidR="00014B1F">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7]", "plainTextFormattedCitation" : "[7]", "previouslyFormattedCitation" : "[7]" }, "properties" : { "noteIndex" : 0 }, "schema" : "https://github.com/citation-style-language/schema/raw/master/csl-citation.json" }</w:instrText>
      </w:r>
      <w:r w:rsidR="00360F11">
        <w:fldChar w:fldCharType="separate"/>
      </w:r>
      <w:r w:rsidR="00014B1F" w:rsidRPr="00014B1F">
        <w:rPr>
          <w:noProof/>
        </w:rPr>
        <w:t>[7]</w:t>
      </w:r>
      <w:r w:rsidR="00360F11">
        <w:fldChar w:fldCharType="end"/>
      </w:r>
      <w:r w:rsidR="00B279B3">
        <w:t xml:space="preserve">. </w:t>
      </w:r>
    </w:p>
    <w:p w14:paraId="6E71C288" w14:textId="34AEE92B" w:rsidR="00B801AF" w:rsidRDefault="00014B1F" w:rsidP="00076DDE">
      <w:pPr>
        <w:spacing w:line="480" w:lineRule="auto"/>
      </w:pPr>
      <w:r>
        <w:t xml:space="preserve">Wealth, and economic change more generally, affects health, and </w:t>
      </w:r>
      <w:r w:rsidR="00B279B3">
        <w:t xml:space="preserve">Figure 1 shows </w:t>
      </w:r>
      <w:r>
        <w:t>that the economic fundamentals changed</w:t>
      </w:r>
      <w:ins w:id="14" w:author="Kate" w:date="2016-10-07T14:30:00Z">
        <w:r w:rsidR="00436D09">
          <w:t xml:space="preserve"> rapidly</w:t>
        </w:r>
      </w:ins>
      <w:r>
        <w:t xml:space="preserve"> in England &amp; Wales</w:t>
      </w:r>
      <w:del w:id="15" w:author="Kate" w:date="2016-10-07T14:30:00Z">
        <w:r w:rsidDel="00436D09">
          <w:delText xml:space="preserve"> rapidly</w:delText>
        </w:r>
      </w:del>
      <w:r>
        <w:t xml:space="preserve">, </w:t>
      </w:r>
      <w:del w:id="16" w:author="Kate" w:date="2016-10-07T14:30:00Z">
        <w:r w:rsidDel="00436D09">
          <w:delText xml:space="preserve">and </w:delText>
        </w:r>
      </w:del>
      <w:r>
        <w:t>perhaps irreversibly, after 2008. The figures s</w:t>
      </w:r>
      <w:r w:rsidR="00B279B3">
        <w:t xml:space="preserve">how per capita GDP </w:t>
      </w:r>
      <w:r w:rsidR="00815060">
        <w:t xml:space="preserve">(not inflation adjusted) </w:t>
      </w:r>
      <w:r w:rsidR="00E6003F">
        <w:t>increased between</w:t>
      </w:r>
      <w:r w:rsidR="00815060">
        <w:t xml:space="preserve"> 1950</w:t>
      </w:r>
      <w:r w:rsidR="00E6003F">
        <w:t xml:space="preserve"> and 2008</w:t>
      </w:r>
      <w:r w:rsidR="00815060">
        <w:t xml:space="preserve"> in England &amp; Wales, using</w:t>
      </w:r>
      <w:r w:rsidR="00E6003F">
        <w:t xml:space="preserve"> </w:t>
      </w:r>
      <w:r w:rsidR="00815060">
        <w:t>annual</w:t>
      </w:r>
      <w:r w:rsidR="00E6003F">
        <w:t xml:space="preserve"> </w:t>
      </w:r>
      <w:r w:rsidR="00815060">
        <w:t xml:space="preserve">estimates from </w:t>
      </w:r>
      <w:r w:rsidR="00E273AE">
        <w:t>the Office for National Statistics (</w:t>
      </w:r>
      <w:r w:rsidR="00815060" w:rsidRPr="004D5091">
        <w:rPr>
          <w:highlight w:val="yellow"/>
        </w:rPr>
        <w:t>ONS</w:t>
      </w:r>
      <w:r w:rsidR="00E273AE">
        <w:t>)</w:t>
      </w:r>
      <w:r w:rsidR="00E6003F">
        <w:t>.</w:t>
      </w:r>
      <w:r w:rsidR="00815060">
        <w:t xml:space="preserve"> </w:t>
      </w:r>
      <w:r w:rsidR="004D5091">
        <w:fldChar w:fldCharType="begin" w:fldLock="1"/>
      </w:r>
      <w: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8]", "plainTextFormattedCitation" : "[8]", "previouslyFormattedCitation" : "[8]" }, "properties" : { "noteIndex" : 0 }, "schema" : "https://github.com/citation-style-language/schema/raw/master/csl-citation.json" }</w:instrText>
      </w:r>
      <w:r w:rsidR="004D5091">
        <w:fldChar w:fldCharType="separate"/>
      </w:r>
      <w:r w:rsidRPr="00014B1F">
        <w:rPr>
          <w:noProof/>
        </w:rPr>
        <w:t>[8]</w:t>
      </w:r>
      <w:r w:rsidR="004D5091">
        <w:fldChar w:fldCharType="end"/>
      </w:r>
      <w:r w:rsidR="004D5091">
        <w:t xml:space="preserve"> </w:t>
      </w:r>
      <w:r w:rsidR="00815060">
        <w:t>The line shows the</w:t>
      </w:r>
      <w:r w:rsidR="00EF02BD">
        <w:t xml:space="preserve"> time</w:t>
      </w:r>
      <w:r w:rsidR="00815060">
        <w:t xml:space="preserve"> trend to 2008 inclusive, which is then extrapolated to 2015. </w:t>
      </w:r>
      <w:r w:rsidR="00E6003F">
        <w:t>Between</w:t>
      </w:r>
      <w:r w:rsidR="00B64833">
        <w:t xml:space="preserve"> 1950</w:t>
      </w:r>
      <w:r w:rsidR="00487107">
        <w:t xml:space="preserve"> and </w:t>
      </w:r>
      <w:r w:rsidR="00B64833">
        <w:t>2008</w:t>
      </w:r>
      <w:r w:rsidR="00E6003F">
        <w:t>,</w:t>
      </w:r>
      <w:r w:rsidR="00B64833">
        <w:t xml:space="preserve"> the statistical fit of this trend line</w:t>
      </w:r>
      <w:ins w:id="17" w:author="Kate" w:date="2016-10-07T14:31:00Z">
        <w:r w:rsidR="00436D09">
          <w:t xml:space="preserve"> to actual GDP per capita</w:t>
        </w:r>
      </w:ins>
      <w:r w:rsidR="00B64833">
        <w:t xml:space="preserve"> is extremely high (R</w:t>
      </w:r>
      <w:r w:rsidR="00B64833" w:rsidRPr="00B64833">
        <w:rPr>
          <w:vertAlign w:val="superscript"/>
        </w:rPr>
        <w:t>2</w:t>
      </w:r>
      <w:r w:rsidR="00B64833">
        <w:t xml:space="preserve"> </w:t>
      </w:r>
      <w:r w:rsidR="002F1EB9">
        <w:t>=</w:t>
      </w:r>
      <w:r w:rsidR="00B64833">
        <w:t xml:space="preserve"> 0.98) but after 2008 the shaded region, showing the difference between actual and projected per capita GDP, has grown ever larger. In 200</w:t>
      </w:r>
      <w:r w:rsidR="007818D4">
        <w:t>9</w:t>
      </w:r>
      <w:r w:rsidR="00B64833">
        <w:t xml:space="preserve"> the gap amounted to £6,800 per person; by 2015 it had grown to more than £13,400 per person. </w:t>
      </w:r>
      <w:r w:rsidR="007818D4">
        <w:t>Before 2008, all previous recessions had been followed by one or more years of catch-up</w:t>
      </w:r>
      <w:r w:rsidR="00E6003F">
        <w:t xml:space="preserve"> </w:t>
      </w:r>
      <w:r w:rsidR="007818D4">
        <w:t>growth in per capita GDP. Nothing similar occurred after 2008</w:t>
      </w:r>
      <w:del w:id="18" w:author="Kate" w:date="2016-10-07T14:31:00Z">
        <w:r w:rsidR="007818D4" w:rsidDel="00436D09">
          <w:delText>,</w:delText>
        </w:r>
      </w:del>
      <w:ins w:id="19" w:author="Kate" w:date="2016-10-07T14:31:00Z">
        <w:r w:rsidR="00436D09">
          <w:t>;</w:t>
        </w:r>
      </w:ins>
      <w:r w:rsidR="002424F4">
        <w:t xml:space="preserve"> instead per capita GDP in 2015 has barely recovered to </w:t>
      </w:r>
      <w:r>
        <w:t xml:space="preserve">earlier </w:t>
      </w:r>
      <w:r w:rsidR="002424F4">
        <w:t xml:space="preserve">levels. </w:t>
      </w:r>
      <w:r>
        <w:t>M</w:t>
      </w:r>
      <w:r w:rsidR="0011555F">
        <w:t>any other rich countries increased public spending as a proportion of GDP to protect their populations. In the UK the government after 2010 cut public spending as a proportion of GDP even as GDP itself fell.</w:t>
      </w:r>
      <w:r w:rsidR="00487107">
        <w:t xml:space="preserve"> Both the fall against trend in economic growth and reduction in public spending after 2010 are of such a scale as to negatively impact on population health, in particular in people most dependent on public services</w:t>
      </w:r>
      <w:r w:rsidR="00C82AF3">
        <w:t xml:space="preserve">, especially healthcare. </w:t>
      </w:r>
      <w:r>
        <w:t xml:space="preserve">Stuckler and colleagues have argued forcefully that the health effects of economic recessions and political responses to those recessions are distinct, (e.g. </w:t>
      </w:r>
      <w:r>
        <w:fldChar w:fldCharType="begin" w:fldLock="1"/>
      </w:r>
      <w:r w:rsidR="003779CB">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9]", "plainTextFormattedCitation" : "[9]", "previouslyFormattedCitation" : "[9]" }, "properties" : { "noteIndex" : 0 }, "schema" : "https://github.com/citation-style-language/schema/raw/master/csl-citation.json" }</w:instrText>
      </w:r>
      <w:r>
        <w:fldChar w:fldCharType="separate"/>
      </w:r>
      <w:r w:rsidRPr="00014B1F">
        <w:rPr>
          <w:noProof/>
        </w:rPr>
        <w:t>[9]</w:t>
      </w:r>
      <w:r>
        <w:fldChar w:fldCharType="end"/>
      </w:r>
      <w:r>
        <w:t xml:space="preserve">) and that the 2010-2015 Coalition government’s ‘Austerity’ response </w:t>
      </w:r>
      <w:ins w:id="20" w:author="Kate" w:date="2016-10-07T14:32:00Z">
        <w:r w:rsidR="00436D09">
          <w:t>wa</w:t>
        </w:r>
      </w:ins>
      <w:del w:id="21" w:author="Kate" w:date="2016-10-07T14:32:00Z">
        <w:r w:rsidDel="00436D09">
          <w:delText>i</w:delText>
        </w:r>
      </w:del>
      <w:r>
        <w:t xml:space="preserve">s harmful to population health. </w:t>
      </w:r>
    </w:p>
    <w:p w14:paraId="2879D9E7" w14:textId="47554975" w:rsidR="004F5839" w:rsidRDefault="004F5839" w:rsidP="00076DDE">
      <w:pPr>
        <w:pStyle w:val="Caption"/>
        <w:keepNext/>
        <w:spacing w:line="480" w:lineRule="auto"/>
      </w:pPr>
      <w:r>
        <w:lastRenderedPageBreak/>
        <w:t xml:space="preserve">Figure </w:t>
      </w:r>
      <w:fldSimple w:instr=" SEQ Figure \* ARABIC ">
        <w:r w:rsidR="00466E1B">
          <w:rPr>
            <w:noProof/>
          </w:rPr>
          <w:t>1</w:t>
        </w:r>
      </w:fldSimple>
      <w:r>
        <w:t xml:space="preserve"> Per capita </w:t>
      </w:r>
      <w:r w:rsidR="00E273AE">
        <w:t>gross domestic product (GDP) (dots),</w:t>
      </w:r>
      <w:r w:rsidR="00E273AE" w:rsidRPr="00E273AE">
        <w:t xml:space="preserve"> </w:t>
      </w:r>
      <w:r w:rsidR="00E273AE">
        <w:t xml:space="preserve">1950 to 2015, against trend (dashed line) over period 1950-2008. </w:t>
      </w:r>
    </w:p>
    <w:p w14:paraId="65A94D94" w14:textId="4BAEB288" w:rsidR="004F5839" w:rsidRDefault="0027163A" w:rsidP="00076DDE">
      <w:pPr>
        <w:spacing w:line="480" w:lineRule="auto"/>
      </w:pPr>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p>
    <w:p w14:paraId="523647A6" w14:textId="2D859AE4" w:rsidR="004F5839" w:rsidRDefault="004F5839" w:rsidP="00076DDE">
      <w:pPr>
        <w:spacing w:line="480" w:lineRule="auto"/>
      </w:pPr>
      <w:r>
        <w:rPr>
          <w:b/>
        </w:rPr>
        <w:t>Notes</w:t>
      </w:r>
      <w:r>
        <w:t xml:space="preserve">: </w:t>
      </w:r>
      <w:r w:rsidR="00014B1F">
        <w:rPr>
          <w:b/>
        </w:rPr>
        <w:t xml:space="preserve">Data Source: Office for National Statistics. </w:t>
      </w:r>
    </w:p>
    <w:p w14:paraId="076796FB" w14:textId="77777777" w:rsidR="004F5839" w:rsidRDefault="004F5839" w:rsidP="00076DDE">
      <w:pPr>
        <w:spacing w:line="480" w:lineRule="auto"/>
      </w:pPr>
    </w:p>
    <w:p w14:paraId="1D40D9BD" w14:textId="16AF8962" w:rsidR="0055282F" w:rsidRDefault="0055282F" w:rsidP="00076DDE">
      <w:pPr>
        <w:spacing w:line="480" w:lineRule="auto"/>
      </w:pPr>
      <w:r>
        <w:t xml:space="preserve"> </w:t>
      </w:r>
    </w:p>
    <w:p w14:paraId="506C8ED5" w14:textId="77777777" w:rsidR="00D80E19" w:rsidRDefault="00D80E19" w:rsidP="00076DDE">
      <w:pPr>
        <w:pStyle w:val="Heading1"/>
        <w:spacing w:line="480" w:lineRule="auto"/>
      </w:pPr>
      <w:r>
        <w:t xml:space="preserve">Methods </w:t>
      </w:r>
    </w:p>
    <w:p w14:paraId="65A615ED" w14:textId="457480F3" w:rsidR="00B51CB3" w:rsidRDefault="00B51CB3" w:rsidP="00076DDE">
      <w:pPr>
        <w:pStyle w:val="Heading2"/>
        <w:spacing w:line="480" w:lineRule="auto"/>
      </w:pPr>
      <w:r>
        <w:t xml:space="preserve">Data </w:t>
      </w:r>
    </w:p>
    <w:p w14:paraId="1D749A42" w14:textId="36BACE4A" w:rsidR="002074F1" w:rsidRPr="00B51CB3" w:rsidRDefault="00E10AAF" w:rsidP="00076DDE">
      <w:pPr>
        <w:spacing w:line="480" w:lineRule="auto"/>
      </w:pPr>
      <w:r>
        <w:t>Mid-year p</w:t>
      </w:r>
      <w:r w:rsidR="00981ADB">
        <w:t xml:space="preserve">opulation estimates and registered deaths in England &amp; Wales, for each year from </w:t>
      </w:r>
      <w:r w:rsidR="008C441F">
        <w:t xml:space="preserve">1990 </w:t>
      </w:r>
      <w:r w:rsidR="00981ADB">
        <w:t>to 2014, were downloaded from the O</w:t>
      </w:r>
      <w:r>
        <w:t xml:space="preserve">NS website. </w:t>
      </w:r>
      <w:r>
        <w:fldChar w:fldCharType="begin" w:fldLock="1"/>
      </w:r>
      <w:r w:rsidR="003779CB">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 "plainTextFormattedCitation" : "[10]", "previouslyFormattedCitation" : "[10]" }, "properties" : { "noteIndex" : 0 }, "schema" : "https://github.com/citation-style-language/schema/raw/master/csl-citation.json" }</w:instrText>
      </w:r>
      <w:r>
        <w:fldChar w:fldCharType="separate"/>
      </w:r>
      <w:r w:rsidR="00014B1F" w:rsidRPr="00014B1F">
        <w:rPr>
          <w:noProof/>
        </w:rPr>
        <w:t>[10]</w:t>
      </w:r>
      <w:r>
        <w:fldChar w:fldCharType="end"/>
      </w:r>
      <w:r>
        <w:t xml:space="preserve"> </w:t>
      </w:r>
      <w:r w:rsidR="00B14C65">
        <w:t xml:space="preserve">Mid-year population estimates and registered deaths for 2015 were released on </w:t>
      </w:r>
      <w:r w:rsidR="002074F1">
        <w:t>23 June 2016</w:t>
      </w:r>
      <w:r w:rsidR="00B14C65">
        <w:t xml:space="preserve"> for England &amp; Wales. These are disaggregated by age in single years up to the age of 89 years</w:t>
      </w:r>
      <w:r w:rsidR="002074F1">
        <w:t>.</w:t>
      </w:r>
      <w:r w:rsidR="00E323A4">
        <w:t xml:space="preserve"> </w:t>
      </w:r>
      <w:r w:rsidR="002074F1">
        <w:fldChar w:fldCharType="begin" w:fldLock="1"/>
      </w:r>
      <w:r w:rsidR="003779CB">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11]", "plainTextFormattedCitation" : "[10,11]", "previouslyFormattedCitation" : "[10,11]" }, "properties" : { "noteIndex" : 0 }, "schema" : "https://github.com/citation-style-language/schema/raw/master/csl-citation.json" }</w:instrText>
      </w:r>
      <w:r w:rsidR="002074F1">
        <w:fldChar w:fldCharType="separate"/>
      </w:r>
      <w:r w:rsidR="003779CB" w:rsidRPr="003779CB">
        <w:rPr>
          <w:noProof/>
        </w:rPr>
        <w:t>[10,11]</w:t>
      </w:r>
      <w:r w:rsidR="002074F1">
        <w:fldChar w:fldCharType="end"/>
      </w:r>
    </w:p>
    <w:p w14:paraId="2FA4198A" w14:textId="65DAFEFA" w:rsidR="00B51CB3" w:rsidRDefault="00B51CB3" w:rsidP="00076DDE">
      <w:pPr>
        <w:spacing w:line="480" w:lineRule="auto"/>
      </w:pPr>
    </w:p>
    <w:p w14:paraId="2183BE80" w14:textId="562FEE45" w:rsidR="00B51CB3" w:rsidRPr="00B51CB3" w:rsidRDefault="00B51CB3" w:rsidP="00076DDE">
      <w:pPr>
        <w:pStyle w:val="Heading2"/>
        <w:spacing w:line="480" w:lineRule="auto"/>
      </w:pPr>
      <w:r>
        <w:t>Modelling strategy</w:t>
      </w:r>
    </w:p>
    <w:p w14:paraId="640D9A38" w14:textId="1160D102" w:rsidR="004B259F" w:rsidRDefault="00C82AF3" w:rsidP="00076DDE">
      <w:pPr>
        <w:spacing w:line="480" w:lineRule="auto"/>
      </w:pPr>
      <w:r>
        <w:t xml:space="preserve">The approach taken to estimating ‘excess mortality’ in each year after 2010 involves two stages: </w:t>
      </w:r>
      <w:r w:rsidR="0060192B">
        <w:t xml:space="preserve">It is also well known that mortality risk rises log-linearly with each additional year of life throughout much of adulthood, </w:t>
      </w:r>
      <w:del w:id="22" w:author="Kate" w:date="2016-10-07T14:33:00Z">
        <w:r w:rsidR="0060192B" w:rsidDel="00436D09">
          <w:delText>and have</w:delText>
        </w:r>
      </w:del>
      <w:ins w:id="23" w:author="Kate" w:date="2016-10-07T14:33:00Z">
        <w:r w:rsidR="00436D09">
          <w:t>with</w:t>
        </w:r>
      </w:ins>
      <w:r w:rsidR="0060192B">
        <w:t xml:space="preserve"> different shapes for males and females </w:t>
      </w:r>
      <w:r w:rsidR="003779CB">
        <w:t xml:space="preserve">(e.g. </w:t>
      </w:r>
      <w:r w:rsidR="0060192B">
        <w:fldChar w:fldCharType="begin" w:fldLock="1"/>
      </w:r>
      <w:r w:rsidR="003779CB">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12]", "plainTextFormattedCitation" : "[12]", "previouslyFormattedCitation" : "[12]" }, "properties" : { "noteIndex" : 0 }, "schema" : "https://github.com/citation-style-language/schema/raw/master/csl-citation.json" }</w:instrText>
      </w:r>
      <w:r w:rsidR="0060192B">
        <w:fldChar w:fldCharType="separate"/>
      </w:r>
      <w:r w:rsidR="003779CB" w:rsidRPr="003779CB">
        <w:rPr>
          <w:noProof/>
        </w:rPr>
        <w:t>[12]</w:t>
      </w:r>
      <w:r w:rsidR="0060192B">
        <w:fldChar w:fldCharType="end"/>
      </w:r>
      <w:r w:rsidR="003779CB">
        <w:t>)</w:t>
      </w:r>
      <w:r w:rsidR="0060192B">
        <w:t xml:space="preserve">. So, </w:t>
      </w:r>
      <w:r>
        <w:t xml:space="preserve">in stage </w:t>
      </w:r>
      <w:r w:rsidR="000A579F">
        <w:t>one</w:t>
      </w:r>
      <w:r w:rsidR="0060192B">
        <w:t>,</w:t>
      </w:r>
      <w: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t>5</w:t>
      </w:r>
      <w:r>
        <w:t xml:space="preserve">, as well as any changes in this trend over the period 1997-2010 (i.e. during the period of the New Labour </w:t>
      </w:r>
      <w:r w:rsidR="000A579F">
        <w:t xml:space="preserve">(NL) </w:t>
      </w:r>
      <w:r>
        <w:t xml:space="preserve">government); additional terms are used to capture any additional effect </w:t>
      </w:r>
      <w:r w:rsidR="0060192B">
        <w:t xml:space="preserve">(‘shock’) </w:t>
      </w:r>
      <w:r>
        <w:t xml:space="preserve">associated with the global financial crisis (GFC) of 2008-2010 to avoid biasing </w:t>
      </w:r>
      <w:r w:rsidR="000A579F">
        <w:t xml:space="preserve">trend terms associated with the NL period. </w:t>
      </w:r>
      <w:r w:rsidR="00910EF2">
        <w:t xml:space="preserve">The precise details of the modelling </w:t>
      </w:r>
      <w:r w:rsidR="00F61151">
        <w:t xml:space="preserve">strategy </w:t>
      </w:r>
      <w:r w:rsidR="00910EF2">
        <w:t>are detailed in the appendix</w:t>
      </w:r>
      <w:r w:rsidR="006B38EC">
        <w:t xml:space="preserve">, </w:t>
      </w:r>
      <w:r w:rsidR="00924B11">
        <w:t>which also includes a sensitivity analysis</w:t>
      </w:r>
      <w:r w:rsidR="000A579F">
        <w:t xml:space="preserve"> using an alternate model specification to allow for nonlinearities in trends over time</w:t>
      </w:r>
      <w:r w:rsidR="00910EF2">
        <w:t xml:space="preserve">. </w:t>
      </w:r>
    </w:p>
    <w:p w14:paraId="3FAE4B98" w14:textId="1D5439F7" w:rsidR="002074F1" w:rsidRDefault="000A579F" w:rsidP="00076DDE">
      <w:pPr>
        <w:spacing w:line="480" w:lineRule="auto"/>
      </w:pPr>
      <w:r>
        <w:t>In stage two, the regression models are used to produce counterfactual death rates at different ages for each year 201</w:t>
      </w:r>
      <w:r w:rsidR="0060192B">
        <w:t>1</w:t>
      </w:r>
      <w:r>
        <w:t xml:space="preserve"> to 2015, if trends in death rates observed during the period 1997-2010 h</w:t>
      </w:r>
      <w:r w:rsidR="0060192B">
        <w:t xml:space="preserve">ad continued throughout the latter period. The counterfactual mortality risks are then </w:t>
      </w:r>
      <w:del w:id="24" w:author="Kate" w:date="2016-10-07T14:34:00Z">
        <w:r w:rsidR="0060192B" w:rsidDel="00436D09">
          <w:delText xml:space="preserve">applied </w:delText>
        </w:r>
      </w:del>
      <w:ins w:id="25" w:author="Kate" w:date="2016-10-07T14:34:00Z">
        <w:r w:rsidR="00436D09">
          <w:t xml:space="preserve">applied </w:t>
        </w:r>
      </w:ins>
      <w:r w:rsidR="0060192B">
        <w:t xml:space="preserve">to actual population counts observed in 2011-2015 to produce ‘expected death counts’ in each year and at each age, and then compared with the observed deaths at each age in each year to produce both age-specific and total ‘excess deaths’ in each year. </w:t>
      </w:r>
    </w:p>
    <w:p w14:paraId="2FA8F296" w14:textId="416AD671" w:rsidR="00D80E19" w:rsidRDefault="00D80E19" w:rsidP="00076DDE">
      <w:pPr>
        <w:pStyle w:val="Heading2"/>
        <w:spacing w:line="480" w:lineRule="auto"/>
      </w:pPr>
      <w:r>
        <w:t xml:space="preserve">Results </w:t>
      </w:r>
    </w:p>
    <w:p w14:paraId="7ACDA97F" w14:textId="3627BAA8" w:rsidR="00E323A4" w:rsidRDefault="008347BD" w:rsidP="00076DDE">
      <w:pPr>
        <w:pStyle w:val="Heading2"/>
        <w:spacing w:line="480" w:lineRule="auto"/>
      </w:pPr>
      <w:r>
        <w:t>M</w:t>
      </w:r>
      <w:r w:rsidR="00E323A4">
        <w:t>odel projections</w:t>
      </w:r>
    </w:p>
    <w:p w14:paraId="71420556" w14:textId="2D308C6F" w:rsidR="0027163A" w:rsidRDefault="00E323A4" w:rsidP="00076DDE">
      <w:pPr>
        <w:spacing w:line="480" w:lineRule="auto"/>
      </w:pPr>
      <w:r>
        <w:t xml:space="preserve">Figure </w:t>
      </w:r>
      <w:r w:rsidR="0027163A">
        <w:t>2</w:t>
      </w:r>
      <w:r>
        <w:t xml:space="preserve"> </w:t>
      </w:r>
      <w:r w:rsidR="0027163A">
        <w:t xml:space="preserve">shows the mortality rates projected at different ages in single years, had trends in age specific mortality rate reduction observed during the period 1997 to 2010 continued in the years </w:t>
      </w:r>
      <w:r w:rsidR="0027163A">
        <w:lastRenderedPageBreak/>
        <w:t xml:space="preserve">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Default="003779CB" w:rsidP="00076DDE">
      <w:pPr>
        <w:spacing w:line="480" w:lineRule="auto"/>
      </w:pPr>
      <w:r>
        <w:t>During</w:t>
      </w:r>
      <w:r w:rsidR="0027163A">
        <w:t xml:space="preserve"> the period 1997 to 2010 there was a steady fall in age specific mortality risk on the log scale, steeper </w:t>
      </w:r>
      <w:r w:rsidR="00962428">
        <w:t xml:space="preserve">than in the period 1990 to 1997 for older ages in particular. After 2010 mortality rates at specific ages tended to move towards the top of the credible interval band, moving above these bands for most of the ages plotted by 2015. </w:t>
      </w:r>
      <w:r>
        <w:t>T</w:t>
      </w:r>
      <w:r w:rsidR="00962428">
        <w:t xml:space="preserve">he log scale </w:t>
      </w:r>
      <w:r>
        <w:t>subfigures show statistically significant higher-than-projected mortality rates at ages 70 and 75 years, with more deviation between actual and projected rates for males than females</w:t>
      </w:r>
      <w:r w:rsidR="00962428">
        <w:t xml:space="preserve">. </w:t>
      </w:r>
      <w:r w:rsidR="00F82EEE">
        <w:t xml:space="preserve">The identity scale helps raise the important distinction between statistical and substantive significance, with the borderline statistically significant ‘excess’ mortality at age </w:t>
      </w:r>
      <w:r w:rsidR="00560035">
        <w:t>85</w:t>
      </w:r>
      <w:r w:rsidR="00F82EEE">
        <w:t xml:space="preserve"> in 2015 implying a much greater additional mortality risk than the clearly statistically significant ‘excess’ mortality a</w:t>
      </w:r>
      <w:r w:rsidR="008D618D">
        <w:t>t</w:t>
      </w:r>
      <w:r w:rsidR="00F82EEE">
        <w:t xml:space="preserve"> ages 60 or 70. </w:t>
      </w:r>
    </w:p>
    <w:p w14:paraId="0E53DDFB" w14:textId="5BC86C7E" w:rsidR="00E323A4" w:rsidRDefault="00E323A4" w:rsidP="00076DDE">
      <w:pPr>
        <w:spacing w:line="480" w:lineRule="auto"/>
      </w:pPr>
      <w:r>
        <w:t xml:space="preserve">Figure </w:t>
      </w:r>
      <w:r w:rsidR="00F82EEE">
        <w:t xml:space="preserve">2 </w:t>
      </w:r>
      <w:r w:rsidR="00DA26E4">
        <w:t>Model</w:t>
      </w:r>
      <w:r>
        <w:t xml:space="preserve"> projections</w:t>
      </w:r>
      <w:r w:rsidR="00DA26E4">
        <w:t xml:space="preserve"> and actual mortality risks age ages 60 to 85 years</w:t>
      </w:r>
      <w:r>
        <w:t>. (A) log</w:t>
      </w:r>
      <w:r w:rsidRPr="003779CB">
        <w:rPr>
          <w:vertAlign w:val="subscript"/>
        </w:rPr>
        <w:t>10</w:t>
      </w:r>
      <w:r>
        <w:t xml:space="preserve"> mortality; (B) absolute mortality</w:t>
      </w:r>
    </w:p>
    <w:p w14:paraId="42779B62" w14:textId="32F6FA29" w:rsidR="00E323A4" w:rsidRDefault="0027163A" w:rsidP="00076DDE">
      <w:pPr>
        <w:spacing w:line="480" w:lineRule="auto"/>
      </w:pPr>
      <w:r>
        <w:rPr>
          <w:noProof/>
          <w:lang w:eastAsia="en-GB"/>
        </w:rPr>
        <w:lastRenderedPageBreak/>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F8CE861" w14:textId="28D9DEED" w:rsidR="00DA26E4" w:rsidRDefault="00DA26E4" w:rsidP="00076DDE">
      <w:pPr>
        <w:spacing w:line="480" w:lineRule="auto"/>
      </w:pPr>
      <w:r>
        <w:t xml:space="preserve">Figure S_01 in the appendix shows equivalent projected and actual mortality rates in infancy, and at ages 15, 25, 35 and 45 years. In this figure it is clear that mortality rates in infancy fell rapidly between 1990 </w:t>
      </w:r>
      <w:r w:rsidR="00455A1A">
        <w:t xml:space="preserve">(in fact since the 1960s) </w:t>
      </w:r>
      <w:r>
        <w:t xml:space="preserve">and 1992, steadily </w:t>
      </w:r>
      <w:r w:rsidR="00455A1A">
        <w:t xml:space="preserve">but more slowly </w:t>
      </w:r>
      <w:r w:rsidR="00560035">
        <w:t>afterwards, including the period 1997-2010</w:t>
      </w:r>
      <w:r>
        <w:t xml:space="preserve">. Mortality rates for males aged 35 also fell after 2010 below the projected range. At other ages actual rates were largely as expected from the model. </w:t>
      </w:r>
      <w:r w:rsidR="00455A1A">
        <w:t>The projected and actual mortality risks at all ages in single years are used in the projection of total estimated excess deaths, below.</w:t>
      </w:r>
      <w:r w:rsidR="00560035">
        <w:t xml:space="preserve"> Figure S_02 in the appendix summarises the model coefficients</w:t>
      </w:r>
      <w:r w:rsidR="00735CC9">
        <w:t xml:space="preserve">; it is worth noting the first row of this figure, the intercept term, successfully identifies the Gompertz-Makham law of mortality </w:t>
      </w:r>
      <w:r w:rsidR="00735CC9">
        <w:lastRenderedPageBreak/>
        <w:t xml:space="preserve">risk against age (also known as the ‘bathtub curve’), </w:t>
      </w:r>
      <w:r w:rsidR="003779CB">
        <w:fldChar w:fldCharType="begin" w:fldLock="1"/>
      </w:r>
      <w:r w:rsidR="00803A7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13]", "plainTextFormattedCitation" : "[13]", "previouslyFormattedCitation" : "[13]" }, "properties" : { "noteIndex" : 0 }, "schema" : "https://github.com/citation-style-language/schema/raw/master/csl-citation.json" }</w:instrText>
      </w:r>
      <w:r w:rsidR="003779CB">
        <w:fldChar w:fldCharType="separate"/>
      </w:r>
      <w:r w:rsidR="003779CB" w:rsidRPr="003779CB">
        <w:rPr>
          <w:noProof/>
        </w:rPr>
        <w:t>[13]</w:t>
      </w:r>
      <w:r w:rsidR="003779CB">
        <w:fldChar w:fldCharType="end"/>
      </w:r>
      <w:r w:rsidR="00735CC9">
        <w:t xml:space="preserve"> suggesting an appropriate model specification; and also that the trend terms are all negative and statistically significant, suggesting it is appropriate to </w:t>
      </w:r>
      <w:r w:rsidR="003779CB">
        <w:t xml:space="preserve">model </w:t>
      </w:r>
      <w:r w:rsidR="00735CC9">
        <w:t xml:space="preserve">falling mortality risks over time.  </w:t>
      </w:r>
    </w:p>
    <w:p w14:paraId="0190D719" w14:textId="314DA9F4" w:rsidR="00E323A4" w:rsidRDefault="00E323A4" w:rsidP="00076DDE">
      <w:pPr>
        <w:pStyle w:val="Heading2"/>
        <w:spacing w:line="480" w:lineRule="auto"/>
      </w:pPr>
      <w:r>
        <w:t>Total Estimated Excess Death</w:t>
      </w:r>
      <w:r w:rsidR="008347BD">
        <w:t>s</w:t>
      </w:r>
      <w:r>
        <w:t>, 2010-2015</w:t>
      </w:r>
    </w:p>
    <w:p w14:paraId="70B57890" w14:textId="01BE5883" w:rsidR="00E323A4" w:rsidRDefault="00E323A4" w:rsidP="00076DDE">
      <w:pPr>
        <w:spacing w:line="480" w:lineRule="auto"/>
      </w:pPr>
      <w:r>
        <w:t xml:space="preserve">Figure 4 shows the total ‘excess’ deaths in each year from 2010 to 2015, between birth and the age indicated on the horizontal axis, if the </w:t>
      </w:r>
      <w:r w:rsidR="00735CC9">
        <w:t>1997-2010 (‘New Labour’)</w:t>
      </w:r>
      <w:r>
        <w:t xml:space="preserve"> trends </w:t>
      </w:r>
      <w:r w:rsidR="00735CC9">
        <w:t>had continued</w:t>
      </w:r>
      <w:r>
        <w:t xml:space="preserve">. A vertical dashed line is added at age 65 years, </w:t>
      </w:r>
      <w:r w:rsidR="003779CB">
        <w:t>as it seems this age marks an important turning point in excess death trends. In each year after 2010 there were fewer deaths than expected between birth and age 65, but more after th</w:t>
      </w:r>
      <w:ins w:id="26" w:author="Kate" w:date="2016-10-07T14:37:00Z">
        <w:r w:rsidR="00747C48">
          <w:t>ese</w:t>
        </w:r>
      </w:ins>
      <w:del w:id="27" w:author="Kate" w:date="2016-10-07T14:37:00Z">
        <w:r w:rsidR="003779CB" w:rsidDel="00747C48">
          <w:delText>is</w:delText>
        </w:r>
      </w:del>
      <w:r w:rsidR="003779CB">
        <w:t xml:space="preserve"> years, and this increasing excess </w:t>
      </w:r>
      <w:del w:id="28" w:author="Kate" w:date="2016-10-07T14:37:00Z">
        <w:r w:rsidR="003779CB" w:rsidDel="00747C48">
          <w:delText xml:space="preserve">after this have </w:delText>
        </w:r>
      </w:del>
      <w:r w:rsidR="003779CB">
        <w:t xml:space="preserve">has </w:t>
      </w:r>
      <w:del w:id="29" w:author="Kate" w:date="2016-10-07T14:37:00Z">
        <w:r w:rsidR="003779CB" w:rsidDel="00747C48">
          <w:delText>tended to increase</w:delText>
        </w:r>
      </w:del>
      <w:ins w:id="30" w:author="Kate" w:date="2016-10-07T14:37:00Z">
        <w:r w:rsidR="00747C48">
          <w:t>grown with</w:t>
        </w:r>
      </w:ins>
      <w:del w:id="31" w:author="Kate" w:date="2016-10-07T14:37:00Z">
        <w:r w:rsidR="003779CB" w:rsidDel="00747C48">
          <w:delText xml:space="preserve"> over</w:delText>
        </w:r>
      </w:del>
      <w:r w:rsidR="003779CB">
        <w:t xml:space="preserve"> time. Most of the excess deaths between the ages of 65 and 89 years occurred from 2012 onwards. 2015 saw a greater number of excess deaths by age 89 than the years 2012 to 2014 combined. </w:t>
      </w:r>
    </w:p>
    <w:p w14:paraId="55E150C9" w14:textId="6E57CBC5" w:rsidR="002E2937" w:rsidRDefault="002E2937" w:rsidP="00076DDE">
      <w:pPr>
        <w:spacing w:line="480" w:lineRule="auto"/>
        <w:sectPr w:rsidR="002E2937" w:rsidSect="00076DDE">
          <w:footerReference w:type="default" r:id="rId11"/>
          <w:pgSz w:w="11906" w:h="16838"/>
          <w:pgMar w:top="1440" w:right="1440" w:bottom="1440" w:left="1440" w:header="708" w:footer="708" w:gutter="0"/>
          <w:lnNumType w:countBy="1"/>
          <w:cols w:space="708"/>
          <w:docGrid w:linePitch="360"/>
        </w:sectPr>
      </w:pPr>
      <w:r>
        <w:t>Results from the model are summarised in table</w:t>
      </w:r>
      <w:ins w:id="32" w:author="Kate" w:date="2016-10-07T14:37:00Z">
        <w:r w:rsidR="00747C48">
          <w:t>s</w:t>
        </w:r>
      </w:ins>
      <w:r>
        <w:t xml:space="preserve"> 1 and</w:t>
      </w:r>
      <w:del w:id="33" w:author="Kate" w:date="2016-10-07T14:37:00Z">
        <w:r w:rsidDel="00747C48">
          <w:delText xml:space="preserve"> table</w:delText>
        </w:r>
      </w:del>
      <w:r>
        <w:t xml:space="preserve"> 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tblInd w:w="118" w:type="dxa"/>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2E2937" w:rsidRPr="002E2937" w14:paraId="18AC596B" w14:textId="77777777" w:rsidTr="00076DDE">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r>
      <w:tr w:rsidR="002E2937" w:rsidRPr="002E2937" w14:paraId="3B241AA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F900FF5"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3A5A60F" w14:textId="77777777" w:rsidTr="00076DDE">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3AB16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317D592"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65D1624"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010D0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608E44D"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DE83068"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19F2B51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0DCEEAC"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0FB3A46"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0D3C47CF"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AD9FE84"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F2FD471"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06B36FB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lastRenderedPageBreak/>
              <w:t>2015</w:t>
            </w:r>
          </w:p>
        </w:tc>
        <w:tc>
          <w:tcPr>
            <w:tcW w:w="960" w:type="dxa"/>
            <w:tcBorders>
              <w:top w:val="nil"/>
              <w:left w:val="nil"/>
              <w:bottom w:val="nil"/>
              <w:right w:val="nil"/>
            </w:tcBorders>
            <w:shd w:val="clear" w:color="auto" w:fill="auto"/>
            <w:noWrap/>
            <w:vAlign w:val="bottom"/>
            <w:hideMark/>
          </w:tcPr>
          <w:p w14:paraId="7A96A36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94508FA"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4E22791C" w14:textId="77777777" w:rsidTr="00076DDE">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bl>
    <w:p w14:paraId="17B49180" w14:textId="21ED9B10" w:rsidR="00E323A4" w:rsidRDefault="00E323A4" w:rsidP="00076DDE">
      <w:pPr>
        <w:spacing w:line="480" w:lineRule="auto"/>
      </w:pPr>
    </w:p>
    <w:p w14:paraId="50852787" w14:textId="0A6C4A41" w:rsidR="00951C3C" w:rsidRDefault="00951C3C" w:rsidP="00076DDE">
      <w:pPr>
        <w:spacing w:line="480" w:lineRule="auto"/>
      </w:pPr>
      <w:r>
        <w:t xml:space="preserve">Table 1: </w:t>
      </w:r>
      <w:r w:rsidR="003779CB">
        <w:t xml:space="preserve">Modelled estimates of ‘excess deaths’ (observed and predicted deaths in brackets), by ages 50, 70 and 89 years for each year in the period 2010-2015, for males, females and combined. Additional deaths are indicated in bold. </w:t>
      </w:r>
    </w:p>
    <w:p w14:paraId="7FE602BC" w14:textId="77777777" w:rsidR="00951C3C" w:rsidRDefault="00951C3C" w:rsidP="00076DDE">
      <w:pPr>
        <w:spacing w:line="480" w:lineRule="auto"/>
      </w:pPr>
    </w:p>
    <w:p w14:paraId="4CC5E43B" w14:textId="77777777" w:rsidR="00951C3C" w:rsidRDefault="00951C3C" w:rsidP="00076DDE">
      <w:pPr>
        <w:spacing w:line="480" w:lineRule="auto"/>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951C3C" w:rsidRPr="00951C3C" w14:paraId="3DAD26BF" w14:textId="77777777" w:rsidTr="00951C3C">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lastRenderedPageBreak/>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Combined</w:t>
            </w:r>
          </w:p>
        </w:tc>
      </w:tr>
      <w:tr w:rsidR="00951C3C" w:rsidRPr="00951C3C" w14:paraId="4D7C6DD2" w14:textId="77777777" w:rsidTr="00951C3C">
        <w:trPr>
          <w:trHeight w:val="288"/>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31,973</w:t>
            </w:r>
          </w:p>
        </w:tc>
      </w:tr>
      <w:tr w:rsidR="00951C3C" w:rsidRPr="00951C3C" w14:paraId="24575AC9" w14:textId="77777777" w:rsidTr="00951C3C">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42,018</w:t>
            </w:r>
          </w:p>
        </w:tc>
      </w:tr>
    </w:tbl>
    <w:p w14:paraId="464298CD" w14:textId="77777777" w:rsidR="00951C3C" w:rsidRDefault="00951C3C" w:rsidP="00076DDE">
      <w:pPr>
        <w:spacing w:line="480" w:lineRule="auto"/>
      </w:pPr>
    </w:p>
    <w:p w14:paraId="509A4C61" w14:textId="0B05D123" w:rsidR="004A2A80" w:rsidRDefault="00951C3C" w:rsidP="00076DDE">
      <w:pPr>
        <w:spacing w:line="480" w:lineRule="auto"/>
      </w:pPr>
      <w:r>
        <w:t>Table 2: Total ‘Excess’ deaths by age 89 years over the period 2010-2015 and 2012-2015</w:t>
      </w:r>
    </w:p>
    <w:p w14:paraId="6CCB2A5D" w14:textId="77777777" w:rsidR="004A2A80" w:rsidRDefault="004A2A80" w:rsidP="00076DDE">
      <w:pPr>
        <w:spacing w:line="480" w:lineRule="auto"/>
      </w:pPr>
    </w:p>
    <w:p w14:paraId="1A9BCF7C" w14:textId="77777777" w:rsidR="00951C3C" w:rsidRDefault="00455A1A" w:rsidP="00076DDE">
      <w:pPr>
        <w:spacing w:line="480" w:lineRule="auto"/>
      </w:pPr>
      <w:r>
        <w:rPr>
          <w:noProof/>
          <w:lang w:eastAsia="en-GB"/>
        </w:rPr>
        <w:lastRenderedPageBreak/>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p>
    <w:p w14:paraId="775C5517" w14:textId="77777777" w:rsidR="00951C3C" w:rsidRDefault="00951C3C" w:rsidP="00076DDE">
      <w:pPr>
        <w:pStyle w:val="Caption"/>
        <w:keepNext/>
        <w:spacing w:line="480" w:lineRule="auto"/>
      </w:pPr>
      <w:r>
        <w:t xml:space="preserve">Figure </w:t>
      </w:r>
      <w:fldSimple w:instr=" SEQ Figure \* ARABIC ">
        <w:r w:rsidR="00466E1B">
          <w:rPr>
            <w:noProof/>
          </w:rPr>
          <w:t>2</w:t>
        </w:r>
      </w:fldSimple>
      <w:r>
        <w:t xml:space="preserve"> Total 'excess deaths' (actual - projected) in England &amp; Wales, for each year from 2010 to 2015.</w:t>
      </w:r>
    </w:p>
    <w:p w14:paraId="4B7BA471" w14:textId="6A0558BF" w:rsidR="00E323A4" w:rsidRDefault="00E323A4" w:rsidP="00076DDE">
      <w:pPr>
        <w:spacing w:line="480" w:lineRule="auto"/>
        <w:sectPr w:rsidR="00E323A4" w:rsidSect="000B27ED">
          <w:pgSz w:w="16838" w:h="11906" w:orient="landscape"/>
          <w:pgMar w:top="1440" w:right="1440" w:bottom="1440" w:left="1440" w:header="708" w:footer="708" w:gutter="0"/>
          <w:cols w:space="708"/>
          <w:docGrid w:linePitch="360"/>
        </w:sectPr>
      </w:pPr>
    </w:p>
    <w:p w14:paraId="61605A31" w14:textId="77777777" w:rsidR="00E323A4" w:rsidRDefault="00E323A4" w:rsidP="00076DDE">
      <w:pPr>
        <w:pStyle w:val="Heading1"/>
        <w:spacing w:line="480" w:lineRule="auto"/>
      </w:pPr>
      <w:r>
        <w:lastRenderedPageBreak/>
        <w:t>Discussion</w:t>
      </w:r>
    </w:p>
    <w:p w14:paraId="3BDA1E39" w14:textId="149D6BC1" w:rsidR="00075CB9" w:rsidRDefault="006E0B54" w:rsidP="00076DDE">
      <w:pPr>
        <w:spacing w:line="480" w:lineRule="auto"/>
      </w:pPr>
      <w:r>
        <w:t xml:space="preserve">Our results </w:t>
      </w:r>
      <w:r w:rsidR="00AF3184">
        <w:t>demonstrate that</w:t>
      </w:r>
      <w:ins w:id="34" w:author="Kate" w:date="2016-10-07T14:39:00Z">
        <w:r w:rsidR="00747C48">
          <w:t>,</w:t>
        </w:r>
      </w:ins>
      <w:r w:rsidR="00AF3184">
        <w:t xml:space="preserve"> </w:t>
      </w:r>
      <w:r w:rsidR="00735CC9">
        <w:t>after</w:t>
      </w:r>
      <w:r w:rsidR="00AF3184">
        <w:t xml:space="preserve"> 2010, mortality rates </w:t>
      </w:r>
      <w:r w:rsidR="00735CC9">
        <w:t xml:space="preserve">at many older ages fell more slowly in England &amp; Wales than they had </w:t>
      </w:r>
      <w:r w:rsidR="003779CB">
        <w:t>previously</w:t>
      </w:r>
      <w:r w:rsidR="00735CC9">
        <w:t>.</w:t>
      </w:r>
      <w:r>
        <w:t xml:space="preserve"> We estimate </w:t>
      </w:r>
      <w:r w:rsidR="00075CB9">
        <w:t>around 32,000 more deaths than projected since 2010, and over 42,000 more deaths than projected since 2012</w:t>
      </w:r>
      <w:r w:rsidR="00735CC9">
        <w:t>, and that these excess deaths were concentrated amongst the elderly</w:t>
      </w:r>
      <w:r>
        <w:t>.</w:t>
      </w:r>
      <w:r w:rsidR="00075CB9">
        <w:t xml:space="preserve"> </w:t>
      </w:r>
    </w:p>
    <w:p w14:paraId="7D1091F4" w14:textId="29706159" w:rsidR="00075CB9" w:rsidRDefault="00075CB9" w:rsidP="00076DDE">
      <w:pPr>
        <w:spacing w:line="480" w:lineRule="auto"/>
      </w:pPr>
      <w:r>
        <w:t xml:space="preserve">These estimates should be considered conservative for two reasons. Firstly, these only cover deaths up to the age of 89 years. Estimates of death and population counts above the age of 89 years are available for 2010 to 2014, but not in the 2015 release. </w:t>
      </w:r>
      <w:r w:rsidR="00E13702">
        <w:t xml:space="preserve">Accumulated excess deaths above the age of 89 are even higher. </w:t>
      </w:r>
      <w:r>
        <w:t xml:space="preserve">Secondly, </w:t>
      </w:r>
      <w:r w:rsidR="00E13702">
        <w:t>our model specification produced relatively conservative estimates of total additional deaths. A</w:t>
      </w:r>
      <w:r>
        <w:t xml:space="preserve"> slightly more complex model specification</w:t>
      </w:r>
      <w:r w:rsidR="003779CB">
        <w:t xml:space="preserve"> (Appendix B)</w:t>
      </w:r>
      <w:r>
        <w:t>, which allowed for nonlinear trends in rates of mortality risk improvement at various ages, produced even higher estimates of total ‘excess’ mortality, with around 60,000 additional deaths estimated between 2010 and 2015, and around 65,000 additional deaths between 2012 and 2015</w:t>
      </w:r>
      <w:r w:rsidR="00735CC9">
        <w:t>, for all ages up to and including 89 years</w:t>
      </w:r>
      <w:r>
        <w:t xml:space="preserve">. Although this alternative model specification had slightly better </w:t>
      </w:r>
      <w:del w:id="35" w:author="Kate" w:date="2016-10-07T14:40:00Z">
        <w:r w:rsidDel="00747C48">
          <w:delText xml:space="preserve">penalised model </w:delText>
        </w:r>
      </w:del>
      <w:r>
        <w:t>fit at many ages than our standard model specification</w:t>
      </w:r>
      <w:r w:rsidR="00E13702">
        <w:t xml:space="preserve">, there were few substantive differences, with both </w:t>
      </w:r>
      <w:del w:id="36" w:author="Kate" w:date="2016-10-07T14:40:00Z">
        <w:r w:rsidR="00E13702" w:rsidDel="00747C48">
          <w:delText xml:space="preserve">specifications </w:delText>
        </w:r>
      </w:del>
      <w:r w:rsidR="00E13702">
        <w:t xml:space="preserve">indicating 2012 as a turning point in mortality trends. </w:t>
      </w:r>
    </w:p>
    <w:p w14:paraId="787E75F4" w14:textId="36706414" w:rsidR="00AF3184" w:rsidRDefault="00AF3184" w:rsidP="00076DDE">
      <w:pPr>
        <w:spacing w:line="480" w:lineRule="auto"/>
      </w:pPr>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r>
        <w:t xml:space="preserve"> </w:t>
      </w:r>
      <w:r w:rsidRPr="003779CB">
        <w:rPr>
          <w:highlight w:val="yellow"/>
        </w:rPr>
        <w:t>[refs].</w:t>
      </w:r>
      <w:r w:rsidRPr="00AF3184">
        <w:t xml:space="preserve"> This is both in terms of much increased and increasing levels of excess deaths amongst the elderly, but paradoxically also with somewhat reduced </w:t>
      </w:r>
      <w:del w:id="37" w:author="Kate" w:date="2016-10-07T14:41:00Z">
        <w:r w:rsidRPr="00AF3184" w:rsidDel="00747C48">
          <w:delText xml:space="preserve">levels of </w:delText>
        </w:r>
      </w:del>
      <w:r w:rsidRPr="00AF3184">
        <w:t xml:space="preserve">deaths within working ages, </w:t>
      </w:r>
      <w:del w:id="38" w:author="Kate" w:date="2016-10-07T14:41:00Z">
        <w:r w:rsidRPr="00AF3184" w:rsidDel="00747C48">
          <w:delText xml:space="preserve">in </w:delText>
        </w:r>
      </w:del>
      <w:r w:rsidRPr="00AF3184">
        <w:t>particular</w:t>
      </w:r>
      <w:ins w:id="39" w:author="Kate" w:date="2016-10-07T14:41:00Z">
        <w:r w:rsidR="00747C48">
          <w:t>ly</w:t>
        </w:r>
      </w:ins>
      <w:r w:rsidRPr="00AF3184">
        <w:t xml:space="preserve"> for </w:t>
      </w:r>
      <w:r>
        <w:t>males (detailed in the appendix</w:t>
      </w:r>
      <w:r w:rsidRPr="00AF3184">
        <w:t xml:space="preserve">). It is known that mortality rates tend to fall for people of working age during recessions, in part because </w:t>
      </w:r>
      <w:r>
        <w:t xml:space="preserve">the </w:t>
      </w:r>
      <w:r w:rsidR="00803A7F">
        <w:t xml:space="preserve">costs of risky behaviours rise </w:t>
      </w:r>
      <w:r w:rsidR="00803A7F">
        <w:fldChar w:fldCharType="begin" w:fldLock="1"/>
      </w:r>
      <w:r w:rsidR="00803A7F">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14]", "plainTextFormattedCitation" : "[14]", "previouslyFormattedCitation" : "[14]" }, "properties" : { "noteIndex" : 0 }, "schema" : "https://github.com/citation-style-language/schema/raw/master/csl-citation.json" }</w:instrText>
      </w:r>
      <w:r w:rsidR="00803A7F">
        <w:fldChar w:fldCharType="separate"/>
      </w:r>
      <w:r w:rsidR="00803A7F" w:rsidRPr="00803A7F">
        <w:rPr>
          <w:noProof/>
        </w:rPr>
        <w:t>[14]</w:t>
      </w:r>
      <w:r w:rsidR="00803A7F">
        <w:fldChar w:fldCharType="end"/>
      </w:r>
      <w:r w:rsidRPr="00AF3184">
        <w:t>.</w:t>
      </w:r>
      <w:r w:rsidR="005B12E3">
        <w:t xml:space="preserve"> Changes in these drivers of acute causes of mortality tend to react quickly to ‘environmental stimul</w:t>
      </w:r>
      <w:r w:rsidR="00803A7F">
        <w:t>i</w:t>
      </w:r>
      <w:r w:rsidR="005B12E3">
        <w:t>’. A</w:t>
      </w:r>
      <w:r w:rsidR="005B12E3" w:rsidRPr="005B12E3">
        <w:t xml:space="preserve">ll-cause mortality among the elderly is more likely to be </w:t>
      </w:r>
      <w:r w:rsidR="005B12E3" w:rsidRPr="005B12E3">
        <w:lastRenderedPageBreak/>
        <w:t>influenced by changes to the funding and functioning of social care and healthcare</w:t>
      </w:r>
      <w:r w:rsidR="005B12E3">
        <w:t xml:space="preserve"> which may take longer to materialise</w:t>
      </w:r>
      <w:r w:rsidR="005B12E3" w:rsidRPr="005B12E3">
        <w:t xml:space="preserve">. </w:t>
      </w:r>
    </w:p>
    <w:p w14:paraId="24A5A12A" w14:textId="1676226F" w:rsidR="001139AD" w:rsidRDefault="005856B2" w:rsidP="00076DDE">
      <w:pPr>
        <w:spacing w:line="480" w:lineRule="auto"/>
      </w:pPr>
      <w:r>
        <w:t xml:space="preserve">Increasing </w:t>
      </w:r>
      <w:r w:rsidR="00E13702">
        <w:t>elder</w:t>
      </w:r>
      <w:r w:rsidR="000D55B1">
        <w:t>ly</w:t>
      </w:r>
      <w:r w:rsidR="00E13702">
        <w:t xml:space="preserve"> </w:t>
      </w:r>
      <w:r>
        <w:t>d</w:t>
      </w:r>
      <w:r w:rsidR="00A432E5">
        <w:t xml:space="preserve">eath rates </w:t>
      </w:r>
      <w:r w:rsidR="000D55B1">
        <w:t>may be</w:t>
      </w:r>
      <w:r>
        <w:t xml:space="preserve"> ‘canaries in a coal-mine</w:t>
      </w:r>
      <w:r w:rsidR="005B12E3">
        <w:t>’</w:t>
      </w:r>
      <w:r>
        <w:t xml:space="preserve">, indicating an underlying decline in </w:t>
      </w:r>
      <w:r w:rsidR="005B12E3">
        <w:t xml:space="preserve">population </w:t>
      </w:r>
      <w:r>
        <w:t>health, wellbeing</w:t>
      </w:r>
      <w:r w:rsidR="00E13702">
        <w:t>,</w:t>
      </w:r>
      <w:r>
        <w:t xml:space="preserve"> and quality of life.  </w:t>
      </w:r>
      <w:r w:rsidR="000D55B1">
        <w:t>S</w:t>
      </w:r>
      <w:r w:rsidR="001139AD">
        <w:t>ince</w:t>
      </w:r>
      <w:r w:rsidR="005B12E3">
        <w:t xml:space="preserve"> t</w:t>
      </w:r>
      <w:r w:rsidR="00445B0B">
        <w:t xml:space="preserve">he Coalition government introduced annual measurements of subjective wellbeing in 2010, </w:t>
      </w:r>
      <w:r w:rsidR="005B12E3">
        <w:t xml:space="preserve">there has been declining wellbeing for most age groups </w:t>
      </w:r>
      <w:r w:rsidR="00445B0B">
        <w:t xml:space="preserve">in each successive year. </w:t>
      </w:r>
      <w:r w:rsidR="00445B0B">
        <w:fldChar w:fldCharType="begin" w:fldLock="1"/>
      </w:r>
      <w:r w:rsidR="00803A7F">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15]", "plainTextFormattedCitation" : "[15]", "previouslyFormattedCitation" : "[15]" }, "properties" : { "noteIndex" : 0 }, "schema" : "https://github.com/citation-style-language/schema/raw/master/csl-citation.json" }</w:instrText>
      </w:r>
      <w:r w:rsidR="00445B0B">
        <w:fldChar w:fldCharType="separate"/>
      </w:r>
      <w:r w:rsidR="00803A7F" w:rsidRPr="00803A7F">
        <w:rPr>
          <w:noProof/>
        </w:rPr>
        <w:t>[15]</w:t>
      </w:r>
      <w:r w:rsidR="00445B0B">
        <w:fldChar w:fldCharType="end"/>
      </w:r>
      <w:r w:rsidR="005B12E3">
        <w:t xml:space="preserve"> The</w:t>
      </w:r>
      <w:r w:rsidR="006C3C37">
        <w:t xml:space="preserve"> combined effects of the GFC followed by the Coalition’s Austerity experiment </w:t>
      </w:r>
      <w:r w:rsidR="005B12E3">
        <w:t>appear to be resulting in wider impacts on the population that may contribute to deteriorating health and wellbeing</w:t>
      </w:r>
      <w:ins w:id="40" w:author="Kate" w:date="2016-10-08T17:46:00Z">
        <w:r w:rsidR="00736234">
          <w:t xml:space="preserve">, </w:t>
        </w:r>
      </w:ins>
      <w:del w:id="41" w:author="Kate" w:date="2016-10-08T17:46:00Z">
        <w:r w:rsidR="005B12E3" w:rsidDel="00736234">
          <w:delText xml:space="preserve"> at both the short- and long-term</w:delText>
        </w:r>
        <w:r w:rsidR="001139AD" w:rsidDel="00736234">
          <w:delText xml:space="preserve"> </w:delText>
        </w:r>
      </w:del>
      <w:r w:rsidR="001139AD">
        <w:t xml:space="preserve">including not just the rising elderly mortality reported here, but also increasing suicides rates </w:t>
      </w:r>
      <w:r w:rsidR="00803A7F">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16]", "plainTextFormattedCitation" : "[16]", "previouslyFormattedCitation" : "[16]" }, "properties" : { "noteIndex" : 0 }, "schema" : "https://github.com/citation-style-language/schema/raw/master/csl-citation.json" }</w:instrText>
      </w:r>
      <w:r w:rsidR="00803A7F">
        <w:fldChar w:fldCharType="separate"/>
      </w:r>
      <w:r w:rsidR="00803A7F" w:rsidRPr="00803A7F">
        <w:rPr>
          <w:noProof/>
        </w:rPr>
        <w:t>[16]</w:t>
      </w:r>
      <w:r w:rsidR="00803A7F">
        <w:fldChar w:fldCharType="end"/>
      </w:r>
      <w:r w:rsidR="00803A7F">
        <w:t>.</w:t>
      </w:r>
      <w:r w:rsidR="006C3C37">
        <w:t xml:space="preserve"> </w:t>
      </w:r>
    </w:p>
    <w:p w14:paraId="0657C0E1" w14:textId="63468173" w:rsidR="00893259" w:rsidRDefault="006C3C37" w:rsidP="00076DDE">
      <w:pPr>
        <w:spacing w:line="480" w:lineRule="auto"/>
      </w:pPr>
      <w:r>
        <w:t xml:space="preserve">Though the working age working poor </w:t>
      </w:r>
      <w:r w:rsidR="00656B3F">
        <w:t xml:space="preserve">(and their children) </w:t>
      </w:r>
      <w:r>
        <w:t>experienced some of the most overtly adverse changes to social security provision in the UK, leading for instance to an explosion s</w:t>
      </w:r>
      <w:r w:rsidR="00656B3F">
        <w:t xml:space="preserve">ince 2010 in food bank use, </w:t>
      </w:r>
      <w:r w:rsidR="00656B3F">
        <w:fldChar w:fldCharType="begin" w:fldLock="1"/>
      </w:r>
      <w:r w:rsidR="00803A7F">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17]", "plainTextFormattedCitation" : "[17]", "previouslyFormattedCitation" : "[17]" }, "properties" : { "noteIndex" : 0 }, "schema" : "https://github.com/citation-style-language/schema/raw/master/csl-citation.json" }</w:instrText>
      </w:r>
      <w:r w:rsidR="00656B3F">
        <w:fldChar w:fldCharType="separate"/>
      </w:r>
      <w:r w:rsidR="00803A7F" w:rsidRPr="00803A7F">
        <w:rPr>
          <w:noProof/>
        </w:rPr>
        <w:t>[17]</w:t>
      </w:r>
      <w:r w:rsidR="00656B3F">
        <w:fldChar w:fldCharType="end"/>
      </w:r>
      <w:r w:rsidR="00656B3F">
        <w:t xml:space="preserve"> it is </w:t>
      </w:r>
      <w:del w:id="42" w:author="Kate" w:date="2016-10-08T17:52:00Z">
        <w:r w:rsidR="00656B3F" w:rsidDel="00736234">
          <w:delText xml:space="preserve">within </w:delText>
        </w:r>
      </w:del>
      <w:ins w:id="43" w:author="Kate" w:date="2016-10-08T17:52:00Z">
        <w:r w:rsidR="00736234">
          <w:t>among</w:t>
        </w:r>
        <w:r w:rsidR="00736234">
          <w:t xml:space="preserve"> </w:t>
        </w:r>
      </w:ins>
      <w:r w:rsidR="00656B3F">
        <w:t xml:space="preserve">the sick and frail that cuts to the quality of social and healthcare services appear to be a matter of </w:t>
      </w:r>
      <w:del w:id="44" w:author="Kate" w:date="2016-10-08T17:52:00Z">
        <w:r w:rsidR="00656B3F" w:rsidDel="00736234">
          <w:delText>life o</w:delText>
        </w:r>
        <w:r w:rsidR="00B43A0B" w:rsidDel="00736234">
          <w:delText>r</w:delText>
        </w:r>
        <w:r w:rsidR="00656B3F" w:rsidDel="00736234">
          <w:delText xml:space="preserve"> death</w:delText>
        </w:r>
        <w:r w:rsidR="005856B2" w:rsidDel="00736234">
          <w:delText xml:space="preserve">, indeed </w:delText>
        </w:r>
      </w:del>
      <w:r w:rsidR="005856B2">
        <w:t xml:space="preserve">tens of thousands of excess deaths. </w:t>
      </w:r>
      <w:r w:rsidR="00656B3F">
        <w:t>This is despite, on paper, pensioners being one of the most generously treated demographic groups by consecutive UK governments</w:t>
      </w:r>
      <w:del w:id="45" w:author="Kate" w:date="2016-10-08T17:53:00Z">
        <w:r w:rsidR="00656B3F" w:rsidDel="00736234">
          <w:delText>, including the Coalition Government’s commitment in 2011 to a ‘Triple Lock’ to uprate the Basic State Pension such that its value will not decline in relative terms over time</w:delText>
        </w:r>
      </w:del>
      <w:r w:rsidR="00656B3F">
        <w:t>.</w:t>
      </w:r>
      <w:r w:rsidR="00893259">
        <w:t xml:space="preserve"> </w:t>
      </w:r>
      <w:r w:rsidR="00893259">
        <w:fldChar w:fldCharType="begin" w:fldLock="1"/>
      </w:r>
      <w:r w:rsidR="00803A7F">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18]", "plainTextFormattedCitation" : "[18]", "previouslyFormattedCitation" : "[18]" }, "properties" : { "noteIndex" : 0 }, "schema" : "https://github.com/citation-style-language/schema/raw/master/csl-citation.json" }</w:instrText>
      </w:r>
      <w:r w:rsidR="00893259">
        <w:fldChar w:fldCharType="separate"/>
      </w:r>
      <w:r w:rsidR="00803A7F" w:rsidRPr="00803A7F">
        <w:rPr>
          <w:noProof/>
        </w:rPr>
        <w:t>[18]</w:t>
      </w:r>
      <w:r w:rsidR="00893259">
        <w:fldChar w:fldCharType="end"/>
      </w:r>
      <w:r w:rsidR="00893259">
        <w:t xml:space="preserve"> Although </w:t>
      </w:r>
      <w:del w:id="46" w:author="Kate" w:date="2016-10-08T17:53:00Z">
        <w:r w:rsidR="00893259" w:rsidDel="00736234">
          <w:delText xml:space="preserve">such </w:delText>
        </w:r>
      </w:del>
      <w:r w:rsidR="00893259">
        <w:t xml:space="preserve">commitments to maintaining the relative value of pensions benefit </w:t>
      </w:r>
      <w:r w:rsidR="005856B2">
        <w:t xml:space="preserve">the elderly who are </w:t>
      </w:r>
      <w:r w:rsidR="00893259">
        <w:t>still in good health, with ageing comes frailty and expensive-to-treat multi</w:t>
      </w:r>
      <w:r w:rsidR="005856B2">
        <w:t>-</w:t>
      </w:r>
      <w:r w:rsidR="00893259">
        <w:t xml:space="preserve">morbidity. It is once health deteriorates to a point where pensioners become dependent on state social care and health care </w:t>
      </w:r>
      <w:del w:id="47" w:author="Kate" w:date="2016-10-08T17:53:00Z">
        <w:r w:rsidR="00893259" w:rsidDel="00736234">
          <w:delText xml:space="preserve">to survive from year to year and month to month </w:delText>
        </w:r>
      </w:del>
      <w:bookmarkStart w:id="48" w:name="_GoBack"/>
      <w:bookmarkEnd w:id="48"/>
      <w:r w:rsidR="00893259">
        <w:t xml:space="preserve">that they become exposed to a system </w:t>
      </w:r>
      <w:r w:rsidR="005856B2">
        <w:t>undergoing both</w:t>
      </w:r>
      <w:r w:rsidR="00893259">
        <w:t xml:space="preserve"> rapid reinvention and disruption, and increasing financial pressures and constraints. </w:t>
      </w:r>
      <w:r w:rsidR="00893259">
        <w:fldChar w:fldCharType="begin" w:fldLock="1"/>
      </w:r>
      <w:r w:rsidR="00803A7F">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19]", "plainTextFormattedCitation" : "[19]", "previouslyFormattedCitation" : "[19]" }, "properties" : { "noteIndex" : 0 }, "schema" : "https://github.com/citation-style-language/schema/raw/master/csl-citation.json" }</w:instrText>
      </w:r>
      <w:r w:rsidR="00893259">
        <w:fldChar w:fldCharType="separate"/>
      </w:r>
      <w:r w:rsidR="00803A7F" w:rsidRPr="00803A7F">
        <w:rPr>
          <w:noProof/>
        </w:rPr>
        <w:t>[19]</w:t>
      </w:r>
      <w:r w:rsidR="00893259">
        <w:fldChar w:fldCharType="end"/>
      </w:r>
      <w:r w:rsidR="00893259">
        <w:t xml:space="preserve"> </w:t>
      </w:r>
    </w:p>
    <w:p w14:paraId="67B40E37" w14:textId="24A0A858" w:rsidR="00335AD5" w:rsidRDefault="00893259" w:rsidP="00076DDE">
      <w:pPr>
        <w:spacing w:line="480" w:lineRule="auto"/>
      </w:pPr>
      <w:r>
        <w:t xml:space="preserve">The longer-term consequences of austerity may take decades to become apparent. Long-term demographic records show that especially severe environmental change can </w:t>
      </w:r>
      <w:r w:rsidR="00335AD5">
        <w:t>cause lower cognitive functioning, increased morbidity, and an increased mortality risk to be carried by exposed populations throughout their lives</w:t>
      </w:r>
      <w:del w:id="49" w:author="Kate" w:date="2016-10-08T17:51:00Z">
        <w:r w:rsidR="00335AD5" w:rsidDel="00736234">
          <w:delText xml:space="preserve">; to an extent </w:delText>
        </w:r>
        <w:r w:rsidR="005856B2" w:rsidDel="00736234">
          <w:delText xml:space="preserve">that </w:delText>
        </w:r>
        <w:r w:rsidR="00335AD5" w:rsidDel="00736234">
          <w:delText xml:space="preserve">the 1918 Influenza pandemic </w:delText>
        </w:r>
      </w:del>
      <w:del w:id="50" w:author="Kate" w:date="2016-10-08T17:47:00Z">
        <w:r w:rsidR="00335AD5" w:rsidDel="00736234">
          <w:delText xml:space="preserve">was still </w:delText>
        </w:r>
        <w:r w:rsidR="001139AD" w:rsidDel="00736234">
          <w:delText>felt years after it</w:delText>
        </w:r>
        <w:r w:rsidR="00335AD5" w:rsidDel="00736234">
          <w:delText>,</w:delText>
        </w:r>
        <w:r w:rsidR="000D55B1" w:rsidDel="00736234">
          <w:delText xml:space="preserve"> </w:delText>
        </w:r>
        <w:r w:rsidR="00335AD5" w:rsidDel="00736234">
          <w:delText>increasing</w:delText>
        </w:r>
      </w:del>
      <w:del w:id="51" w:author="Kate" w:date="2016-10-08T17:51:00Z">
        <w:r w:rsidR="00335AD5" w:rsidDel="00736234">
          <w:delText xml:space="preserve"> age-specific mortality risk</w:delText>
        </w:r>
        <w:r w:rsidR="001139AD" w:rsidDel="00736234">
          <w:delText>s for decades following</w:delText>
        </w:r>
      </w:del>
      <w:r w:rsidR="00335AD5">
        <w:t xml:space="preserve">. </w:t>
      </w:r>
      <w:r w:rsidR="00335AD5">
        <w:fldChar w:fldCharType="begin" w:fldLock="1"/>
      </w:r>
      <w:r w:rsidR="00803A7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20]", "plainTextFormattedCitation" : "[20]", "previouslyFormattedCitation" : "[20]" }, "properties" : { "noteIndex" : 0 }, "schema" : "https://github.com/citation-style-language/schema/raw/master/csl-citation.json" }</w:instrText>
      </w:r>
      <w:r w:rsidR="00335AD5">
        <w:fldChar w:fldCharType="separate"/>
      </w:r>
      <w:r w:rsidR="00803A7F" w:rsidRPr="00803A7F">
        <w:rPr>
          <w:noProof/>
        </w:rPr>
        <w:t>[20]</w:t>
      </w:r>
      <w:r w:rsidR="00335AD5">
        <w:fldChar w:fldCharType="end"/>
      </w:r>
      <w:r w:rsidR="00335AD5">
        <w:t xml:space="preserve"> </w:t>
      </w:r>
      <w:r w:rsidR="005856B2">
        <w:t>E</w:t>
      </w:r>
      <w:r w:rsidR="00335AD5">
        <w:t>vidence of more subtle 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w:t>
      </w:r>
      <w:r w:rsidR="00923071">
        <w:lastRenderedPageBreak/>
        <w:t xml:space="preserve">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16,21]", "plainTextFormattedCitation" : "[16,21]", "previouslyFormattedCitation" : "[16,21,22]" }, "properties" : { "noteIndex" : 0 }, "schema" : "https://github.com/citation-style-language/schema/raw/master/csl-citation.json" }</w:instrText>
      </w:r>
      <w:r w:rsidR="00923071">
        <w:fldChar w:fldCharType="separate"/>
      </w:r>
      <w:r w:rsidR="00803A7F" w:rsidRPr="00803A7F">
        <w:rPr>
          <w:noProof/>
        </w:rPr>
        <w:t>[16,21]</w:t>
      </w:r>
      <w:r w:rsidR="00923071">
        <w:fldChar w:fldCharType="end"/>
      </w:r>
      <w:r w:rsidR="00923071">
        <w:t xml:space="preserve"> </w:t>
      </w:r>
    </w:p>
    <w:p w14:paraId="4ED1E4C1" w14:textId="77777777" w:rsidR="00E323A4" w:rsidRDefault="00E323A4" w:rsidP="00076DDE">
      <w:pPr>
        <w:pStyle w:val="Heading2"/>
        <w:spacing w:line="480" w:lineRule="auto"/>
      </w:pPr>
      <w:r>
        <w:t>Limitations</w:t>
      </w:r>
    </w:p>
    <w:p w14:paraId="6541978D" w14:textId="0E0C5633" w:rsidR="00E323A4" w:rsidRDefault="00E323A4" w:rsidP="00076DDE">
      <w:pPr>
        <w:spacing w:line="480" w:lineRule="auto"/>
      </w:pPr>
      <w:r>
        <w:t xml:space="preserve">Population estimates for ages over 90 years are not routinely available disaggregated by age in single years as part of standard UK population estimates, and are estimated by the ONS. </w:t>
      </w:r>
      <w:del w:id="52" w:author="Kate" w:date="2016-10-08T17:47:00Z">
        <w:r w:rsidDel="00736234">
          <w:delText>Given that our</w:delText>
        </w:r>
      </w:del>
      <w:ins w:id="53" w:author="Kate" w:date="2016-10-08T17:47:00Z">
        <w:r w:rsidR="00736234">
          <w:t>Our</w:t>
        </w:r>
      </w:ins>
      <w:r>
        <w:t xml:space="preserve"> results indicate that much of the additional burden of excess mortality has been at some of the oldest ages, </w:t>
      </w:r>
      <w:ins w:id="54" w:author="Kate" w:date="2016-10-08T17:47:00Z">
        <w:r w:rsidR="00736234">
          <w:t xml:space="preserve">and </w:t>
        </w:r>
      </w:ins>
      <w:r>
        <w:t>we consider</w:t>
      </w:r>
      <w:ins w:id="55" w:author="Kate" w:date="2016-10-08T17:48:00Z">
        <w:r w:rsidR="00736234">
          <w:t>ed</w:t>
        </w:r>
      </w:ins>
      <w:del w:id="56" w:author="Kate" w:date="2016-10-08T17:48:00Z">
        <w:r w:rsidDel="00736234">
          <w:delText>ed</w:delText>
        </w:r>
      </w:del>
      <w:r>
        <w:t xml:space="preserve"> it important to produce estimates of total excess deaths </w:t>
      </w:r>
      <w:del w:id="57" w:author="Kate" w:date="2016-10-08T17:48:00Z">
        <w:r w:rsidDel="00736234">
          <w:delText xml:space="preserve">which include ages </w:delText>
        </w:r>
      </w:del>
      <w:r>
        <w:t xml:space="preserve">up to 95 years, despite these limitations. Effective measurement and dissemination of age-disaggregated population and death counts at and above the age of 90 years should be a national record keeping priority. </w:t>
      </w:r>
    </w:p>
    <w:p w14:paraId="205FFB74" w14:textId="37590BA1" w:rsidR="00E323A4" w:rsidRDefault="00E323A4" w:rsidP="00076DDE">
      <w:pPr>
        <w:spacing w:line="480" w:lineRule="auto"/>
      </w:pPr>
      <w:r>
        <w:t xml:space="preserve">As has been noted many times, “all models are wrong, but some are useful”. </w:t>
      </w:r>
      <w:r w:rsidR="008D06C0">
        <w:fldChar w:fldCharType="begin" w:fldLock="1"/>
      </w:r>
      <w:r w:rsidR="00803A7F">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22]", "plainTextFormattedCitation" : "[22]", "previouslyFormattedCitation" : "[23]" }, "properties" : { "noteIndex" : 0 }, "schema" : "https://github.com/citation-style-language/schema/raw/master/csl-citation.json" }</w:instrText>
      </w:r>
      <w:r w:rsidR="008D06C0">
        <w:fldChar w:fldCharType="separate"/>
      </w:r>
      <w:r w:rsidR="00803A7F" w:rsidRPr="00803A7F">
        <w:rPr>
          <w:noProof/>
        </w:rPr>
        <w:t>[22]</w:t>
      </w:r>
      <w:r w:rsidR="008D06C0">
        <w:fldChar w:fldCharType="end"/>
      </w:r>
      <w:r w:rsidR="008D06C0">
        <w:t xml:space="preserve"> </w:t>
      </w:r>
      <w:r w:rsidR="008A3E12">
        <w:t>Our</w:t>
      </w:r>
      <w:r>
        <w:t xml:space="preserve"> model</w:t>
      </w:r>
      <w:r w:rsidR="008A3E12">
        <w:t>s are</w:t>
      </w:r>
      <w:r>
        <w:t xml:space="preserve"> ‘wrong’ in the sense that </w:t>
      </w:r>
      <w:r w:rsidR="008A3E12">
        <w:t>they</w:t>
      </w:r>
      <w:r>
        <w:t xml:space="preserve"> appl</w:t>
      </w:r>
      <w:r w:rsidR="008A3E12">
        <w:t>y</w:t>
      </w:r>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r w:rsidR="008A3E12">
        <w:t xml:space="preserve">believe </w:t>
      </w:r>
      <w:r w:rsidR="001139AD">
        <w:t xml:space="preserve">our </w:t>
      </w:r>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occurring in populations in their late sixties there may then be a fall in deaths due to cancer amongst people in their seventies a few years later</w:t>
      </w:r>
      <w:r w:rsidR="00CB02A4">
        <w:t xml:space="preserve"> as there would be fewer people left to be exposed to this risk; </w:t>
      </w:r>
      <w:r w:rsidR="003126D0">
        <w:t xml:space="preserve">this </w:t>
      </w:r>
      <w:r w:rsidR="008A3E12">
        <w:t xml:space="preserve">would </w:t>
      </w:r>
      <w:r w:rsidR="003126D0">
        <w:t xml:space="preserve">not be 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0F241D18" w:rsidR="00776936" w:rsidRDefault="00776936" w:rsidP="00076DDE">
      <w:pPr>
        <w:spacing w:line="480" w:lineRule="auto"/>
      </w:pPr>
      <w:r w:rsidRPr="00736234">
        <w:rPr>
          <w:highlight w:val="yellow"/>
          <w:rPrChange w:id="58" w:author="Kate" w:date="2016-10-08T17:49:00Z">
            <w:rPr/>
          </w:rPrChange>
        </w:rPr>
        <w:lastRenderedPageBreak/>
        <w:t xml:space="preserve">The issue of how to </w:t>
      </w:r>
      <w:r w:rsidR="003126D0" w:rsidRPr="00736234">
        <w:rPr>
          <w:highlight w:val="yellow"/>
          <w:rPrChange w:id="59" w:author="Kate" w:date="2016-10-08T17:49:00Z">
            <w:rPr/>
          </w:rPrChange>
        </w:rPr>
        <w:t xml:space="preserve">accurately </w:t>
      </w:r>
      <w:r w:rsidRPr="00736234">
        <w:rPr>
          <w:highlight w:val="yellow"/>
          <w:rPrChange w:id="60" w:author="Kate" w:date="2016-10-08T17:49:00Z">
            <w:rPr/>
          </w:rPrChange>
        </w:rPr>
        <w:t xml:space="preserve">estimate the counterfactual </w:t>
      </w:r>
      <w:r w:rsidR="003126D0" w:rsidRPr="00736234">
        <w:rPr>
          <w:highlight w:val="yellow"/>
          <w:rPrChange w:id="61" w:author="Kate" w:date="2016-10-08T17:49:00Z">
            <w:rPr/>
          </w:rPrChange>
        </w:rPr>
        <w:t xml:space="preserve">is intrinsic to quantifying the consequences of different actions or clusters of actions. In </w:t>
      </w:r>
      <w:r w:rsidR="001139AD" w:rsidRPr="00736234">
        <w:rPr>
          <w:highlight w:val="yellow"/>
          <w:rPrChange w:id="62" w:author="Kate" w:date="2016-10-08T17:49:00Z">
            <w:rPr/>
          </w:rPrChange>
        </w:rPr>
        <w:t xml:space="preserve">our </w:t>
      </w:r>
      <w:r w:rsidR="008A3E12" w:rsidRPr="00736234">
        <w:rPr>
          <w:highlight w:val="yellow"/>
          <w:rPrChange w:id="63" w:author="Kate" w:date="2016-10-08T17:49:00Z">
            <w:rPr/>
          </w:rPrChange>
        </w:rPr>
        <w:t>study</w:t>
      </w:r>
      <w:r w:rsidR="003126D0" w:rsidRPr="00736234">
        <w:rPr>
          <w:highlight w:val="yellow"/>
          <w:rPrChange w:id="64" w:author="Kate" w:date="2016-10-08T17:49:00Z">
            <w:rPr/>
          </w:rPrChange>
        </w:rPr>
        <w:t xml:space="preserve"> consequences are measured </w:t>
      </w:r>
      <w:r w:rsidR="008A3E12" w:rsidRPr="00736234">
        <w:rPr>
          <w:highlight w:val="yellow"/>
          <w:rPrChange w:id="65" w:author="Kate" w:date="2016-10-08T17:49:00Z">
            <w:rPr/>
          </w:rPrChange>
        </w:rPr>
        <w:t>as</w:t>
      </w:r>
      <w:r w:rsidR="003126D0" w:rsidRPr="00736234">
        <w:rPr>
          <w:highlight w:val="yellow"/>
          <w:rPrChange w:id="66" w:author="Kate" w:date="2016-10-08T17:49:00Z">
            <w:rPr/>
          </w:rPrChange>
        </w:rPr>
        <w:t xml:space="preserve"> </w:t>
      </w:r>
      <w:r w:rsidR="008A3E12" w:rsidRPr="00736234">
        <w:rPr>
          <w:highlight w:val="yellow"/>
          <w:rPrChange w:id="67" w:author="Kate" w:date="2016-10-08T17:49:00Z">
            <w:rPr/>
          </w:rPrChange>
        </w:rPr>
        <w:t xml:space="preserve">excess </w:t>
      </w:r>
      <w:r w:rsidR="003126D0" w:rsidRPr="00736234">
        <w:rPr>
          <w:highlight w:val="yellow"/>
          <w:rPrChange w:id="68" w:author="Kate" w:date="2016-10-08T17:49:00Z">
            <w:rPr/>
          </w:rPrChange>
        </w:rPr>
        <w:t xml:space="preserve">deaths, and the cluster of actions </w:t>
      </w:r>
      <w:r w:rsidR="008A3E12" w:rsidRPr="00736234">
        <w:rPr>
          <w:highlight w:val="yellow"/>
          <w:rPrChange w:id="69" w:author="Kate" w:date="2016-10-08T17:49:00Z">
            <w:rPr/>
          </w:rPrChange>
        </w:rPr>
        <w:t>that are thought to have caused these</w:t>
      </w:r>
      <w:r w:rsidR="003126D0" w:rsidRPr="00736234">
        <w:rPr>
          <w:highlight w:val="yellow"/>
          <w:rPrChange w:id="70" w:author="Kate" w:date="2016-10-08T17:49:00Z">
            <w:rPr/>
          </w:rPrChange>
        </w:rPr>
        <w:t xml:space="preserve"> deaths are known as ‘austerity’. Alternative, and arguably more sophisticated, statistical modelling strategies could </w:t>
      </w:r>
      <w:r w:rsidR="008A3E12" w:rsidRPr="00736234">
        <w:rPr>
          <w:highlight w:val="yellow"/>
          <w:rPrChange w:id="71" w:author="Kate" w:date="2016-10-08T17:49:00Z">
            <w:rPr/>
          </w:rPrChange>
        </w:rPr>
        <w:t>be applied</w:t>
      </w:r>
      <w:r w:rsidR="00E22B24" w:rsidRPr="00736234">
        <w:rPr>
          <w:highlight w:val="yellow"/>
          <w:rPrChange w:id="72" w:author="Kate" w:date="2016-10-08T17:49:00Z">
            <w:rPr/>
          </w:rPrChange>
        </w:rPr>
        <w:t xml:space="preserve">, and the actuarial estimates of excess deaths produced would change. However </w:t>
      </w:r>
      <w:r w:rsidR="00424B52" w:rsidRPr="00736234">
        <w:rPr>
          <w:highlight w:val="yellow"/>
          <w:rPrChange w:id="73" w:author="Kate" w:date="2016-10-08T17:49:00Z">
            <w:rPr/>
          </w:rPrChange>
        </w:rPr>
        <w:t>the sensitivity analysis included in our appendix suggests that, if anything more sophisticated model</w:t>
      </w:r>
      <w:r w:rsidR="008A3E12" w:rsidRPr="00736234">
        <w:rPr>
          <w:highlight w:val="yellow"/>
          <w:rPrChange w:id="74" w:author="Kate" w:date="2016-10-08T17:49:00Z">
            <w:rPr/>
          </w:rPrChange>
        </w:rPr>
        <w:t xml:space="preserve">s </w:t>
      </w:r>
      <w:r w:rsidR="00424B52" w:rsidRPr="00736234">
        <w:rPr>
          <w:highlight w:val="yellow"/>
          <w:rPrChange w:id="75" w:author="Kate" w:date="2016-10-08T17:49:00Z">
            <w:rPr/>
          </w:rPrChange>
        </w:rPr>
        <w:t xml:space="preserve">produce less conservative </w:t>
      </w:r>
      <w:commentRangeStart w:id="76"/>
      <w:r w:rsidR="00424B52" w:rsidRPr="00736234">
        <w:rPr>
          <w:highlight w:val="yellow"/>
          <w:rPrChange w:id="77" w:author="Kate" w:date="2016-10-08T17:49:00Z">
            <w:rPr/>
          </w:rPrChange>
        </w:rPr>
        <w:t>results</w:t>
      </w:r>
      <w:commentRangeEnd w:id="76"/>
      <w:r w:rsidR="00736234">
        <w:rPr>
          <w:rStyle w:val="CommentReference"/>
        </w:rPr>
        <w:commentReference w:id="76"/>
      </w:r>
      <w:r w:rsidR="00424B52" w:rsidRPr="00736234">
        <w:rPr>
          <w:highlight w:val="yellow"/>
          <w:rPrChange w:id="78" w:author="Kate" w:date="2016-10-08T17:49:00Z">
            <w:rPr/>
          </w:rPrChange>
        </w:rPr>
        <w:t>.</w:t>
      </w:r>
      <w:r w:rsidR="00424B52">
        <w:t xml:space="preserve"> </w:t>
      </w:r>
    </w:p>
    <w:p w14:paraId="7AFD28A8" w14:textId="4E03788E" w:rsidR="00E22B24" w:rsidRPr="00BB5431" w:rsidRDefault="00C5674C" w:rsidP="00076DDE">
      <w:pPr>
        <w:spacing w:line="480" w:lineRule="auto"/>
      </w:pPr>
      <w:r>
        <w:t xml:space="preserve">Overall, the model estimates suggest there has been a deleterious shift in ‘the fundamentals’ of mortality improvements, similar to that seen after 2008 in economic growth, and that this has resulted </w:t>
      </w:r>
      <w:ins w:id="79" w:author="Kate" w:date="2016-10-08T17:50:00Z">
        <w:r w:rsidR="00736234">
          <w:t xml:space="preserve">in </w:t>
        </w:r>
      </w:ins>
      <w:r w:rsidR="00420F9A">
        <w:t xml:space="preserve">many </w:t>
      </w:r>
      <w:r>
        <w:t xml:space="preserve">more deaths that would otherwise have been expected. </w:t>
      </w:r>
      <w:r w:rsidR="00CB02A4">
        <w:t>But u</w:t>
      </w:r>
      <w:r>
        <w:t>nlike the change to the fundamental of economic growth, which occurred after 2008, mortality trends worsened in England and Wales after 2012</w:t>
      </w:r>
      <w:r w:rsidR="00CB02A4">
        <w:t>, and have tended to become progressively worse each year since. This again highlights the importance of considering the effects of recessions, and political responses to recessions, as having distinct effects on population health. Despite the relatively generous political support for pensions through the ‘Triple Lock’ guarantee, and the shockingly harsh increases in conditionality and sanctioning for recipients of working age unemployment s</w:t>
      </w:r>
      <w:r w:rsidR="00420F9A">
        <w:t>ocial security, it is amongst the elderly</w:t>
      </w:r>
      <w:r w:rsidR="00803A7F">
        <w:t>,</w:t>
      </w:r>
      <w:r w:rsidR="00420F9A">
        <w:t xml:space="preserve"> rather than working age</w:t>
      </w:r>
      <w:r w:rsidR="00803A7F">
        <w:t>,</w:t>
      </w:r>
      <w:r w:rsidR="00420F9A">
        <w:t xml:space="preserve"> that the human costs of worsening public service provision can be counted in additional deaths by the tens of thousand. </w:t>
      </w:r>
    </w:p>
    <w:p w14:paraId="20ED7497" w14:textId="77777777" w:rsidR="00D80E19" w:rsidRDefault="00D80E19" w:rsidP="00076DDE">
      <w:pPr>
        <w:spacing w:line="480" w:lineRule="auto"/>
      </w:pPr>
    </w:p>
    <w:p w14:paraId="509E80B9"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076DDE">
      <w:pPr>
        <w:pStyle w:val="Heading1"/>
        <w:spacing w:line="480" w:lineRule="auto"/>
      </w:pPr>
      <w:r>
        <w:lastRenderedPageBreak/>
        <w:t xml:space="preserve">References </w:t>
      </w:r>
    </w:p>
    <w:p w14:paraId="50511C5E" w14:textId="77777777" w:rsidR="00D80E19" w:rsidRDefault="00D80E19" w:rsidP="00076DDE">
      <w:pPr>
        <w:spacing w:line="480" w:lineRule="auto"/>
      </w:pPr>
    </w:p>
    <w:p w14:paraId="204BBF3A" w14:textId="5DE71DC2" w:rsidR="00803A7F" w:rsidRPr="00803A7F" w:rsidRDefault="001862B7" w:rsidP="00803A7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03A7F" w:rsidRPr="00803A7F">
        <w:rPr>
          <w:rFonts w:ascii="Calibri" w:hAnsi="Calibri" w:cs="Times New Roman"/>
          <w:noProof/>
          <w:szCs w:val="24"/>
        </w:rPr>
        <w:t xml:space="preserve">1 </w:t>
      </w:r>
      <w:r w:rsidR="00803A7F" w:rsidRPr="00803A7F">
        <w:rPr>
          <w:rFonts w:ascii="Calibri" w:hAnsi="Calibri" w:cs="Times New Roman"/>
          <w:noProof/>
          <w:szCs w:val="24"/>
        </w:rPr>
        <w:tab/>
        <w:t xml:space="preserve">Loopstra R, McKee M, Katikireddi S V., </w:t>
      </w:r>
      <w:r w:rsidR="00803A7F" w:rsidRPr="00803A7F">
        <w:rPr>
          <w:rFonts w:ascii="Calibri" w:hAnsi="Calibri" w:cs="Times New Roman"/>
          <w:i/>
          <w:iCs/>
          <w:noProof/>
          <w:szCs w:val="24"/>
        </w:rPr>
        <w:t>et al.</w:t>
      </w:r>
      <w:r w:rsidR="00803A7F" w:rsidRPr="00803A7F">
        <w:rPr>
          <w:rFonts w:ascii="Calibri" w:hAnsi="Calibri" w:cs="Times New Roman"/>
          <w:noProof/>
          <w:szCs w:val="24"/>
        </w:rPr>
        <w:t xml:space="preserve"> Austerity and old-age mortality in England: a longitudinal cross-local area analysis, 2007-2013. </w:t>
      </w:r>
      <w:r w:rsidR="00803A7F" w:rsidRPr="00803A7F">
        <w:rPr>
          <w:rFonts w:ascii="Calibri" w:hAnsi="Calibri" w:cs="Times New Roman"/>
          <w:i/>
          <w:iCs/>
          <w:noProof/>
          <w:szCs w:val="24"/>
        </w:rPr>
        <w:t>J R Soc Med</w:t>
      </w:r>
      <w:r w:rsidR="00803A7F" w:rsidRPr="00803A7F">
        <w:rPr>
          <w:rFonts w:ascii="Calibri" w:hAnsi="Calibri" w:cs="Times New Roman"/>
          <w:noProof/>
          <w:szCs w:val="24"/>
        </w:rPr>
        <w:t xml:space="preserve"> 2016;</w:t>
      </w:r>
      <w:r w:rsidR="00803A7F" w:rsidRPr="00803A7F">
        <w:rPr>
          <w:rFonts w:ascii="Calibri" w:hAnsi="Calibri" w:cs="Times New Roman"/>
          <w:b/>
          <w:bCs/>
          <w:noProof/>
          <w:szCs w:val="24"/>
        </w:rPr>
        <w:t>109</w:t>
      </w:r>
      <w:r w:rsidR="00803A7F" w:rsidRPr="00803A7F">
        <w:rPr>
          <w:rFonts w:ascii="Calibri" w:hAnsi="Calibri" w:cs="Times New Roman"/>
          <w:noProof/>
          <w:szCs w:val="24"/>
        </w:rPr>
        <w:t>:109–16. doi:10.1177/0141076816632215</w:t>
      </w:r>
    </w:p>
    <w:p w14:paraId="14F3D00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 </w:t>
      </w:r>
      <w:r w:rsidRPr="00803A7F">
        <w:rPr>
          <w:rFonts w:ascii="Calibri" w:hAnsi="Calibri" w:cs="Times New Roman"/>
          <w:noProof/>
          <w:szCs w:val="24"/>
        </w:rPr>
        <w:tab/>
        <w:t xml:space="preserve">Dorling D. Why are old people in Britain dying before their time? </w:t>
      </w:r>
      <w:r w:rsidRPr="00803A7F">
        <w:rPr>
          <w:rFonts w:ascii="Calibri" w:hAnsi="Calibri" w:cs="Times New Roman"/>
          <w:i/>
          <w:iCs/>
          <w:noProof/>
          <w:szCs w:val="24"/>
        </w:rPr>
        <w:t>New Statesman</w:t>
      </w:r>
      <w:r w:rsidRPr="00803A7F">
        <w:rPr>
          <w:rFonts w:ascii="Calibri" w:hAnsi="Calibri" w:cs="Times New Roman"/>
          <w:noProof/>
          <w:szCs w:val="24"/>
        </w:rPr>
        <w:t xml:space="preserve"> 2014;:34–8.http://www.newstatesman.com/politics/2014/02/why-are-old-people-britain-dying-their-time</w:t>
      </w:r>
    </w:p>
    <w:p w14:paraId="687FE8E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3 </w:t>
      </w:r>
      <w:r w:rsidRPr="00803A7F">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0E17537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4 </w:t>
      </w:r>
      <w:r w:rsidRPr="00803A7F">
        <w:rPr>
          <w:rFonts w:ascii="Calibri" w:hAnsi="Calibri" w:cs="Times New Roman"/>
          <w:noProof/>
          <w:szCs w:val="24"/>
        </w:rPr>
        <w:tab/>
        <w:t>Green M, Dorling D, Minton J. The Geography of a rapid rise in mortality in England and Wales, 2014-2015. 2016.</w:t>
      </w:r>
    </w:p>
    <w:p w14:paraId="2FE8E840"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5 </w:t>
      </w:r>
      <w:r w:rsidRPr="00803A7F">
        <w:rPr>
          <w:rFonts w:ascii="Calibri" w:hAnsi="Calibri" w:cs="Times New Roman"/>
          <w:noProof/>
          <w:szCs w:val="24"/>
        </w:rPr>
        <w:tab/>
        <w:t xml:space="preserve">Minton J, Shaw R, Green M, </w:t>
      </w:r>
      <w:r w:rsidRPr="00803A7F">
        <w:rPr>
          <w:rFonts w:ascii="Calibri" w:hAnsi="Calibri" w:cs="Times New Roman"/>
          <w:i/>
          <w:iCs/>
          <w:noProof/>
          <w:szCs w:val="24"/>
        </w:rPr>
        <w:t>et al.</w:t>
      </w:r>
      <w:r w:rsidRPr="00803A7F">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803A7F">
        <w:rPr>
          <w:rFonts w:ascii="Calibri" w:hAnsi="Calibri" w:cs="Times New Roman"/>
          <w:i/>
          <w:iCs/>
          <w:noProof/>
          <w:szCs w:val="24"/>
        </w:rPr>
        <w:t>Int J Epidemiol</w:t>
      </w:r>
      <w:r w:rsidRPr="00803A7F">
        <w:rPr>
          <w:rFonts w:ascii="Calibri" w:hAnsi="Calibri" w:cs="Times New Roman"/>
          <w:noProof/>
          <w:szCs w:val="24"/>
        </w:rPr>
        <w:t xml:space="preserve"> Published Online First: 2016. doi:10.1093/ije/dyw095</w:t>
      </w:r>
    </w:p>
    <w:p w14:paraId="15229CB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6 </w:t>
      </w:r>
      <w:r w:rsidRPr="00803A7F">
        <w:rPr>
          <w:rFonts w:ascii="Calibri" w:hAnsi="Calibri" w:cs="Times New Roman"/>
          <w:noProof/>
          <w:szCs w:val="24"/>
        </w:rPr>
        <w:tab/>
        <w:t xml:space="preserve">Woolf SH, Johnson RE, Phillips RL, </w:t>
      </w:r>
      <w:r w:rsidRPr="00803A7F">
        <w:rPr>
          <w:rFonts w:ascii="Calibri" w:hAnsi="Calibri" w:cs="Times New Roman"/>
          <w:i/>
          <w:iCs/>
          <w:noProof/>
          <w:szCs w:val="24"/>
        </w:rPr>
        <w:t>et al.</w:t>
      </w:r>
      <w:r w:rsidRPr="00803A7F">
        <w:rPr>
          <w:rFonts w:ascii="Calibri" w:hAnsi="Calibri" w:cs="Times New Roman"/>
          <w:noProof/>
          <w:szCs w:val="24"/>
        </w:rPr>
        <w:t xml:space="preserve"> Giving Everyone the Health of the Educated: An Examination of Whether Social Change Would Save More Lives Than Medical Advances. </w:t>
      </w:r>
      <w:r w:rsidRPr="00803A7F">
        <w:rPr>
          <w:rFonts w:ascii="Calibri" w:hAnsi="Calibri" w:cs="Times New Roman"/>
          <w:i/>
          <w:iCs/>
          <w:noProof/>
          <w:szCs w:val="24"/>
        </w:rPr>
        <w:t>Am J Public Health</w:t>
      </w:r>
      <w:r w:rsidRPr="00803A7F">
        <w:rPr>
          <w:rFonts w:ascii="Calibri" w:hAnsi="Calibri" w:cs="Times New Roman"/>
          <w:noProof/>
          <w:szCs w:val="24"/>
        </w:rPr>
        <w:t xml:space="preserve"> 2007;</w:t>
      </w:r>
      <w:r w:rsidRPr="00803A7F">
        <w:rPr>
          <w:rFonts w:ascii="Calibri" w:hAnsi="Calibri" w:cs="Times New Roman"/>
          <w:b/>
          <w:bCs/>
          <w:noProof/>
          <w:szCs w:val="24"/>
        </w:rPr>
        <w:t>97</w:t>
      </w:r>
      <w:r w:rsidRPr="00803A7F">
        <w:rPr>
          <w:rFonts w:ascii="Calibri" w:hAnsi="Calibri" w:cs="Times New Roman"/>
          <w:noProof/>
          <w:szCs w:val="24"/>
        </w:rPr>
        <w:t>:679–83. doi:10.2105/AJPH.2005.084848</w:t>
      </w:r>
    </w:p>
    <w:p w14:paraId="6BE20A0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7 </w:t>
      </w:r>
      <w:r w:rsidRPr="00803A7F">
        <w:rPr>
          <w:rFonts w:ascii="Calibri" w:hAnsi="Calibri" w:cs="Times New Roman"/>
          <w:noProof/>
          <w:szCs w:val="24"/>
        </w:rPr>
        <w:tab/>
        <w:t xml:space="preserve">Leon DA. Trends in European life expectancy: a salutary view. </w:t>
      </w:r>
      <w:r w:rsidRPr="00803A7F">
        <w:rPr>
          <w:rFonts w:ascii="Calibri" w:hAnsi="Calibri" w:cs="Times New Roman"/>
          <w:i/>
          <w:iCs/>
          <w:noProof/>
          <w:szCs w:val="24"/>
        </w:rPr>
        <w:t>Int J Epidemiol</w:t>
      </w:r>
      <w:r w:rsidRPr="00803A7F">
        <w:rPr>
          <w:rFonts w:ascii="Calibri" w:hAnsi="Calibri" w:cs="Times New Roman"/>
          <w:noProof/>
          <w:szCs w:val="24"/>
        </w:rPr>
        <w:t xml:space="preserve"> 2011;</w:t>
      </w:r>
      <w:r w:rsidRPr="00803A7F">
        <w:rPr>
          <w:rFonts w:ascii="Calibri" w:hAnsi="Calibri" w:cs="Times New Roman"/>
          <w:b/>
          <w:bCs/>
          <w:noProof/>
          <w:szCs w:val="24"/>
        </w:rPr>
        <w:t>40</w:t>
      </w:r>
      <w:r w:rsidRPr="00803A7F">
        <w:rPr>
          <w:rFonts w:ascii="Calibri" w:hAnsi="Calibri" w:cs="Times New Roman"/>
          <w:noProof/>
          <w:szCs w:val="24"/>
        </w:rPr>
        <w:t>:271–7. doi:10.1093/ije/dyr061</w:t>
      </w:r>
    </w:p>
    <w:p w14:paraId="59A8165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8 </w:t>
      </w:r>
      <w:r w:rsidRPr="00803A7F">
        <w:rPr>
          <w:rFonts w:ascii="Calibri" w:hAnsi="Calibri" w:cs="Times New Roman"/>
          <w:noProof/>
          <w:szCs w:val="24"/>
        </w:rPr>
        <w:tab/>
        <w:t xml:space="preserve">Human Mortality Database. Univ. California, Berkeley (USA), Max Plank Inst. Demogr. Res. </w:t>
      </w:r>
      <w:r w:rsidRPr="00803A7F">
        <w:rPr>
          <w:rFonts w:ascii="Calibri" w:hAnsi="Calibri" w:cs="Times New Roman"/>
          <w:noProof/>
          <w:szCs w:val="24"/>
        </w:rPr>
        <w:lastRenderedPageBreak/>
        <w:t>2014.www.mortality.org</w:t>
      </w:r>
    </w:p>
    <w:p w14:paraId="206F145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9 </w:t>
      </w:r>
      <w:r w:rsidRPr="00803A7F">
        <w:rPr>
          <w:rFonts w:ascii="Calibri" w:hAnsi="Calibri" w:cs="Times New Roman"/>
          <w:noProof/>
          <w:szCs w:val="24"/>
        </w:rPr>
        <w:tab/>
        <w:t xml:space="preserve">Stuckler D, Basu S. </w:t>
      </w:r>
      <w:r w:rsidRPr="00803A7F">
        <w:rPr>
          <w:rFonts w:ascii="Calibri" w:hAnsi="Calibri" w:cs="Times New Roman"/>
          <w:i/>
          <w:iCs/>
          <w:noProof/>
          <w:szCs w:val="24"/>
        </w:rPr>
        <w:t>The Body Economic: Eight experiments in economic recovery, from Iceland to Greece</w:t>
      </w:r>
      <w:r w:rsidRPr="00803A7F">
        <w:rPr>
          <w:rFonts w:ascii="Calibri" w:hAnsi="Calibri" w:cs="Times New Roman"/>
          <w:noProof/>
          <w:szCs w:val="24"/>
        </w:rPr>
        <w:t xml:space="preserve">. London: : Penguin 2013. </w:t>
      </w:r>
    </w:p>
    <w:p w14:paraId="606C925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0 </w:t>
      </w:r>
      <w:r w:rsidRPr="00803A7F">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4037F98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1 </w:t>
      </w:r>
      <w:r w:rsidRPr="00803A7F">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3E6CF15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2 </w:t>
      </w:r>
      <w:r w:rsidRPr="00803A7F">
        <w:rPr>
          <w:rFonts w:ascii="Calibri" w:hAnsi="Calibri" w:cs="Times New Roman"/>
          <w:noProof/>
          <w:szCs w:val="24"/>
        </w:rPr>
        <w:tab/>
        <w:t xml:space="preserve">Gompertz B. On the Nature of the Function Expressive of the Law of Human Mortality, and on a New Mode of Determining the Value of Life Contingencies. </w:t>
      </w:r>
      <w:r w:rsidRPr="00803A7F">
        <w:rPr>
          <w:rFonts w:ascii="Calibri" w:hAnsi="Calibri" w:cs="Times New Roman"/>
          <w:i/>
          <w:iCs/>
          <w:noProof/>
          <w:szCs w:val="24"/>
        </w:rPr>
        <w:t>Philos Trans R Soc London</w:t>
      </w:r>
      <w:r w:rsidRPr="00803A7F">
        <w:rPr>
          <w:rFonts w:ascii="Calibri" w:hAnsi="Calibri" w:cs="Times New Roman"/>
          <w:noProof/>
          <w:szCs w:val="24"/>
        </w:rPr>
        <w:t xml:space="preserve"> 1825;</w:t>
      </w:r>
      <w:r w:rsidRPr="00803A7F">
        <w:rPr>
          <w:rFonts w:ascii="Calibri" w:hAnsi="Calibri" w:cs="Times New Roman"/>
          <w:b/>
          <w:bCs/>
          <w:noProof/>
          <w:szCs w:val="24"/>
        </w:rPr>
        <w:t>115</w:t>
      </w:r>
      <w:r w:rsidRPr="00803A7F">
        <w:rPr>
          <w:rFonts w:ascii="Calibri" w:hAnsi="Calibri" w:cs="Times New Roman"/>
          <w:noProof/>
          <w:szCs w:val="24"/>
        </w:rPr>
        <w:t>:513–83. doi:10.1098/rstl.1825.0026</w:t>
      </w:r>
    </w:p>
    <w:p w14:paraId="7474222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3 </w:t>
      </w:r>
      <w:r w:rsidRPr="00803A7F">
        <w:rPr>
          <w:rFonts w:ascii="Calibri" w:hAnsi="Calibri" w:cs="Times New Roman"/>
          <w:noProof/>
          <w:szCs w:val="24"/>
        </w:rPr>
        <w:tab/>
        <w:t xml:space="preserve">Makeham WM. On the Law of Mortality and the Construction of Annuity Tables. </w:t>
      </w:r>
      <w:r w:rsidRPr="00803A7F">
        <w:rPr>
          <w:rFonts w:ascii="Calibri" w:hAnsi="Calibri" w:cs="Times New Roman"/>
          <w:i/>
          <w:iCs/>
          <w:noProof/>
          <w:szCs w:val="24"/>
        </w:rPr>
        <w:t>Assur Mag J Inst Actuar</w:t>
      </w:r>
      <w:r w:rsidRPr="00803A7F">
        <w:rPr>
          <w:rFonts w:ascii="Calibri" w:hAnsi="Calibri" w:cs="Times New Roman"/>
          <w:noProof/>
          <w:szCs w:val="24"/>
        </w:rPr>
        <w:t xml:space="preserve"> 1860;</w:t>
      </w:r>
      <w:r w:rsidRPr="00803A7F">
        <w:rPr>
          <w:rFonts w:ascii="Calibri" w:hAnsi="Calibri" w:cs="Times New Roman"/>
          <w:b/>
          <w:bCs/>
          <w:noProof/>
          <w:szCs w:val="24"/>
        </w:rPr>
        <w:t>8</w:t>
      </w:r>
      <w:r w:rsidRPr="00803A7F">
        <w:rPr>
          <w:rFonts w:ascii="Calibri" w:hAnsi="Calibri" w:cs="Times New Roman"/>
          <w:noProof/>
          <w:szCs w:val="24"/>
        </w:rPr>
        <w:t>:301–10. doi:10.2307/41134925</w:t>
      </w:r>
    </w:p>
    <w:p w14:paraId="264FE45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4 </w:t>
      </w:r>
      <w:r w:rsidRPr="00803A7F">
        <w:rPr>
          <w:rFonts w:ascii="Calibri" w:hAnsi="Calibri" w:cs="Times New Roman"/>
          <w:noProof/>
          <w:szCs w:val="24"/>
        </w:rPr>
        <w:tab/>
        <w:t xml:space="preserve">Newton JN, Briggs ADM, Murray CJL, </w:t>
      </w:r>
      <w:r w:rsidRPr="00803A7F">
        <w:rPr>
          <w:rFonts w:ascii="Calibri" w:hAnsi="Calibri" w:cs="Times New Roman"/>
          <w:i/>
          <w:iCs/>
          <w:noProof/>
          <w:szCs w:val="24"/>
        </w:rPr>
        <w:t>et al.</w:t>
      </w:r>
      <w:r w:rsidRPr="00803A7F">
        <w:rPr>
          <w:rFonts w:ascii="Calibri" w:hAnsi="Calibri" w:cs="Times New Roman"/>
          <w:noProof/>
          <w:szCs w:val="24"/>
        </w:rPr>
        <w:t xml:space="preserve"> Changes in health in England, with analysis by English regions and areas of deprivation, 1990–2013. </w:t>
      </w:r>
      <w:r w:rsidRPr="00803A7F">
        <w:rPr>
          <w:rFonts w:ascii="Calibri" w:hAnsi="Calibri" w:cs="Times New Roman"/>
          <w:i/>
          <w:iCs/>
          <w:noProof/>
          <w:szCs w:val="24"/>
        </w:rPr>
        <w:t>Lancet</w:t>
      </w:r>
      <w:r w:rsidRPr="00803A7F">
        <w:rPr>
          <w:rFonts w:ascii="Calibri" w:hAnsi="Calibri" w:cs="Times New Roman"/>
          <w:noProof/>
          <w:szCs w:val="24"/>
        </w:rPr>
        <w:t xml:space="preserve"> Published Online First: 2015. doi:10.1016/S0140-6736(15)00195-6</w:t>
      </w:r>
    </w:p>
    <w:p w14:paraId="61F7252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5 </w:t>
      </w:r>
      <w:r w:rsidRPr="00803A7F">
        <w:rPr>
          <w:rFonts w:ascii="Calibri" w:hAnsi="Calibri" w:cs="Times New Roman"/>
          <w:noProof/>
          <w:szCs w:val="24"/>
        </w:rPr>
        <w:tab/>
        <w:t>ONS. Measuring National well-being: Life in the UK: 2016. http://www.ons.gov.uk/peoplepopulationandcommunity/wellbeing/articles/measuringnatio</w:t>
      </w:r>
      <w:r w:rsidRPr="00803A7F">
        <w:rPr>
          <w:rFonts w:ascii="Calibri" w:hAnsi="Calibri" w:cs="Times New Roman"/>
          <w:noProof/>
          <w:szCs w:val="24"/>
        </w:rPr>
        <w:lastRenderedPageBreak/>
        <w:t>nalwellbeing/2016</w:t>
      </w:r>
    </w:p>
    <w:p w14:paraId="615A5E8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6 </w:t>
      </w:r>
      <w:r w:rsidRPr="00803A7F">
        <w:rPr>
          <w:rFonts w:ascii="Calibri" w:hAnsi="Calibri" w:cs="Times New Roman"/>
          <w:noProof/>
          <w:szCs w:val="24"/>
        </w:rPr>
        <w:tab/>
        <w:t xml:space="preserve">Parkinson J, Minton J, Lewsey J, </w:t>
      </w:r>
      <w:r w:rsidRPr="00803A7F">
        <w:rPr>
          <w:rFonts w:ascii="Calibri" w:hAnsi="Calibri" w:cs="Times New Roman"/>
          <w:i/>
          <w:iCs/>
          <w:noProof/>
          <w:szCs w:val="24"/>
        </w:rPr>
        <w:t>et al.</w:t>
      </w:r>
      <w:r w:rsidRPr="00803A7F">
        <w:rPr>
          <w:rFonts w:ascii="Calibri" w:hAnsi="Calibri" w:cs="Times New Roman"/>
          <w:noProof/>
          <w:szCs w:val="24"/>
        </w:rPr>
        <w:t xml:space="preserve"> Recent cohort effects in suicide in Scotland: a legacy of the 1980s? </w:t>
      </w:r>
      <w:r w:rsidRPr="00803A7F">
        <w:rPr>
          <w:rFonts w:ascii="Calibri" w:hAnsi="Calibri" w:cs="Times New Roman"/>
          <w:i/>
          <w:iCs/>
          <w:noProof/>
          <w:szCs w:val="24"/>
        </w:rPr>
        <w:t>Under Rev</w:t>
      </w:r>
    </w:p>
    <w:p w14:paraId="62E954C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7 </w:t>
      </w:r>
      <w:r w:rsidRPr="00803A7F">
        <w:rPr>
          <w:rFonts w:ascii="Calibri" w:hAnsi="Calibri" w:cs="Times New Roman"/>
          <w:noProof/>
          <w:szCs w:val="24"/>
        </w:rPr>
        <w:tab/>
        <w:t xml:space="preserve">Lambie-Mumford H, Green MA. Austerity, welfare reform and the rising use of food banks by children in England and Wales. </w:t>
      </w:r>
      <w:r w:rsidRPr="00803A7F">
        <w:rPr>
          <w:rFonts w:ascii="Calibri" w:hAnsi="Calibri" w:cs="Times New Roman"/>
          <w:i/>
          <w:iCs/>
          <w:noProof/>
          <w:szCs w:val="24"/>
        </w:rPr>
        <w:t>Area</w:t>
      </w:r>
      <w:r w:rsidRPr="00803A7F">
        <w:rPr>
          <w:rFonts w:ascii="Calibri" w:hAnsi="Calibri" w:cs="Times New Roman"/>
          <w:noProof/>
          <w:szCs w:val="24"/>
        </w:rPr>
        <w:t xml:space="preserve"> 2015;:n/a-n/a. doi:10.1111/area.12233</w:t>
      </w:r>
    </w:p>
    <w:p w14:paraId="2C67550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8 </w:t>
      </w:r>
      <w:r w:rsidRPr="00803A7F">
        <w:rPr>
          <w:rFonts w:ascii="Calibri" w:hAnsi="Calibri" w:cs="Times New Roman"/>
          <w:noProof/>
          <w:szCs w:val="24"/>
        </w:rPr>
        <w:tab/>
        <w:t>Thurley D. State Pension uprating - 2010 onwards. London: 2016. http://researchbriefings.files.parliament.uk/documents/SN05649/SN05649.pdf</w:t>
      </w:r>
    </w:p>
    <w:p w14:paraId="1335C07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9 </w:t>
      </w:r>
      <w:r w:rsidRPr="00803A7F">
        <w:rPr>
          <w:rFonts w:ascii="Calibri" w:hAnsi="Calibri" w:cs="Times New Roman"/>
          <w:noProof/>
          <w:szCs w:val="24"/>
        </w:rPr>
        <w:tab/>
        <w:t xml:space="preserve">Lafond S, Arora S, Charlesworth A, </w:t>
      </w:r>
      <w:r w:rsidRPr="00803A7F">
        <w:rPr>
          <w:rFonts w:ascii="Calibri" w:hAnsi="Calibri" w:cs="Times New Roman"/>
          <w:i/>
          <w:iCs/>
          <w:noProof/>
          <w:szCs w:val="24"/>
        </w:rPr>
        <w:t>et al.</w:t>
      </w:r>
      <w:r w:rsidRPr="00803A7F">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1026582D"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0 </w:t>
      </w:r>
      <w:r w:rsidRPr="00803A7F">
        <w:rPr>
          <w:rFonts w:ascii="Calibri" w:hAnsi="Calibri" w:cs="Times New Roman"/>
          <w:noProof/>
          <w:szCs w:val="24"/>
        </w:rPr>
        <w:tab/>
        <w:t xml:space="preserve">Minton J, Vanderbloemen L, Dorling D. Visualizing Europe’s demographic scars with coplots and contour plots. </w:t>
      </w:r>
      <w:r w:rsidRPr="00803A7F">
        <w:rPr>
          <w:rFonts w:ascii="Calibri" w:hAnsi="Calibri" w:cs="Times New Roman"/>
          <w:i/>
          <w:iCs/>
          <w:noProof/>
          <w:szCs w:val="24"/>
        </w:rPr>
        <w:t>Int J Epidemiol</w:t>
      </w:r>
      <w:r w:rsidRPr="00803A7F">
        <w:rPr>
          <w:rFonts w:ascii="Calibri" w:hAnsi="Calibri" w:cs="Times New Roman"/>
          <w:noProof/>
          <w:szCs w:val="24"/>
        </w:rPr>
        <w:t xml:space="preserve"> 2013;</w:t>
      </w:r>
      <w:r w:rsidRPr="00803A7F">
        <w:rPr>
          <w:rFonts w:ascii="Calibri" w:hAnsi="Calibri" w:cs="Times New Roman"/>
          <w:b/>
          <w:bCs/>
          <w:noProof/>
          <w:szCs w:val="24"/>
        </w:rPr>
        <w:t>42</w:t>
      </w:r>
      <w:r w:rsidRPr="00803A7F">
        <w:rPr>
          <w:rFonts w:ascii="Calibri" w:hAnsi="Calibri" w:cs="Times New Roman"/>
          <w:noProof/>
          <w:szCs w:val="24"/>
        </w:rPr>
        <w:t>:1164–76. doi:10.1093/ije/dyt115</w:t>
      </w:r>
    </w:p>
    <w:p w14:paraId="2A1164E1"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1 </w:t>
      </w:r>
      <w:r w:rsidRPr="00803A7F">
        <w:rPr>
          <w:rFonts w:ascii="Calibri" w:hAnsi="Calibri" w:cs="Times New Roman"/>
          <w:noProof/>
          <w:szCs w:val="24"/>
        </w:rPr>
        <w:tab/>
        <w:t xml:space="preserve">McCartney G, Bouttell J, Craig N, </w:t>
      </w:r>
      <w:r w:rsidRPr="00803A7F">
        <w:rPr>
          <w:rFonts w:ascii="Calibri" w:hAnsi="Calibri" w:cs="Times New Roman"/>
          <w:i/>
          <w:iCs/>
          <w:noProof/>
          <w:szCs w:val="24"/>
        </w:rPr>
        <w:t>et al.</w:t>
      </w:r>
      <w:r w:rsidRPr="00803A7F">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803A7F">
        <w:rPr>
          <w:rFonts w:ascii="Calibri" w:hAnsi="Calibri" w:cs="Times New Roman"/>
          <w:i/>
          <w:iCs/>
          <w:noProof/>
          <w:szCs w:val="24"/>
        </w:rPr>
        <w:t>Public Health</w:t>
      </w:r>
      <w:r w:rsidRPr="00803A7F">
        <w:rPr>
          <w:rFonts w:ascii="Calibri" w:hAnsi="Calibri" w:cs="Times New Roman"/>
          <w:noProof/>
          <w:szCs w:val="24"/>
        </w:rPr>
        <w:t xml:space="preserve"> 2016;</w:t>
      </w:r>
      <w:r w:rsidRPr="00803A7F">
        <w:rPr>
          <w:rFonts w:ascii="Calibri" w:hAnsi="Calibri" w:cs="Times New Roman"/>
          <w:b/>
          <w:bCs/>
          <w:noProof/>
          <w:szCs w:val="24"/>
        </w:rPr>
        <w:t>132</w:t>
      </w:r>
      <w:r w:rsidRPr="00803A7F">
        <w:rPr>
          <w:rFonts w:ascii="Calibri" w:hAnsi="Calibri" w:cs="Times New Roman"/>
          <w:noProof/>
          <w:szCs w:val="24"/>
        </w:rPr>
        <w:t>:13–23. doi:10.1016/j.puhe.2015.12.013</w:t>
      </w:r>
    </w:p>
    <w:p w14:paraId="7857DDDB" w14:textId="77777777" w:rsidR="00803A7F" w:rsidRPr="00803A7F" w:rsidRDefault="00803A7F" w:rsidP="00803A7F">
      <w:pPr>
        <w:widowControl w:val="0"/>
        <w:autoSpaceDE w:val="0"/>
        <w:autoSpaceDN w:val="0"/>
        <w:adjustRightInd w:val="0"/>
        <w:spacing w:line="480" w:lineRule="auto"/>
        <w:ind w:left="640" w:hanging="640"/>
        <w:rPr>
          <w:rFonts w:ascii="Calibri" w:hAnsi="Calibri"/>
          <w:noProof/>
        </w:rPr>
      </w:pPr>
      <w:r w:rsidRPr="00803A7F">
        <w:rPr>
          <w:rFonts w:ascii="Calibri" w:hAnsi="Calibri" w:cs="Times New Roman"/>
          <w:noProof/>
          <w:szCs w:val="24"/>
        </w:rPr>
        <w:t xml:space="preserve">22 </w:t>
      </w:r>
      <w:r w:rsidRPr="00803A7F">
        <w:rPr>
          <w:rFonts w:ascii="Calibri" w:hAnsi="Calibri" w:cs="Times New Roman"/>
          <w:noProof/>
          <w:szCs w:val="24"/>
        </w:rPr>
        <w:tab/>
        <w:t xml:space="preserve">Box GEP. Science and Statistics. </w:t>
      </w:r>
      <w:r w:rsidRPr="00803A7F">
        <w:rPr>
          <w:rFonts w:ascii="Calibri" w:hAnsi="Calibri" w:cs="Times New Roman"/>
          <w:i/>
          <w:iCs/>
          <w:noProof/>
          <w:szCs w:val="24"/>
        </w:rPr>
        <w:t>J Am Stat Assoc</w:t>
      </w:r>
      <w:r w:rsidRPr="00803A7F">
        <w:rPr>
          <w:rFonts w:ascii="Calibri" w:hAnsi="Calibri" w:cs="Times New Roman"/>
          <w:noProof/>
          <w:szCs w:val="24"/>
        </w:rPr>
        <w:t xml:space="preserve"> 1976;</w:t>
      </w:r>
      <w:r w:rsidRPr="00803A7F">
        <w:rPr>
          <w:rFonts w:ascii="Calibri" w:hAnsi="Calibri" w:cs="Times New Roman"/>
          <w:b/>
          <w:bCs/>
          <w:noProof/>
          <w:szCs w:val="24"/>
        </w:rPr>
        <w:t>71</w:t>
      </w:r>
      <w:r w:rsidRPr="00803A7F">
        <w:rPr>
          <w:rFonts w:ascii="Calibri" w:hAnsi="Calibri" w:cs="Times New Roman"/>
          <w:noProof/>
          <w:szCs w:val="24"/>
        </w:rPr>
        <w:t>:791–9. doi:10.1080/01621459.1976.10480949</w:t>
      </w:r>
    </w:p>
    <w:p w14:paraId="1D1C0074" w14:textId="77777777" w:rsidR="00D80E19" w:rsidRDefault="001862B7" w:rsidP="00076DDE">
      <w:pPr>
        <w:spacing w:line="480" w:lineRule="auto"/>
      </w:pPr>
      <w:r>
        <w:fldChar w:fldCharType="end"/>
      </w:r>
    </w:p>
    <w:p w14:paraId="564A2354"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076DDE">
      <w:pPr>
        <w:pStyle w:val="Heading1"/>
        <w:spacing w:line="480" w:lineRule="auto"/>
      </w:pPr>
      <w:r>
        <w:lastRenderedPageBreak/>
        <w:t xml:space="preserve">Appendices </w:t>
      </w:r>
    </w:p>
    <w:p w14:paraId="2BEBE9A4" w14:textId="00F7C904" w:rsidR="00842123" w:rsidRDefault="00842123" w:rsidP="00076DDE">
      <w:pPr>
        <w:pStyle w:val="Heading2"/>
        <w:spacing w:line="480" w:lineRule="auto"/>
      </w:pPr>
      <w:r>
        <w:t xml:space="preserve">Appendix </w:t>
      </w:r>
      <w:r w:rsidRPr="00076DDE">
        <w:rPr>
          <w:rStyle w:val="Heading2Char"/>
        </w:rPr>
        <w:t>A</w:t>
      </w:r>
      <w:r>
        <w:t>: Supplementary figures</w:t>
      </w:r>
    </w:p>
    <w:p w14:paraId="146EFD4A" w14:textId="47504770" w:rsidR="00842123" w:rsidRDefault="00842123" w:rsidP="00076DDE">
      <w:pPr>
        <w:spacing w:line="480" w:lineRule="auto"/>
      </w:pPr>
      <w:r>
        <w:t xml:space="preserve">The following figure shows the projected and observed mortality risk in infancy (age 0), 15, 25, 35 and 45 years. </w:t>
      </w:r>
    </w:p>
    <w:p w14:paraId="5C269FF9" w14:textId="77777777" w:rsidR="00842123" w:rsidRDefault="00842123" w:rsidP="00076DDE">
      <w:pPr>
        <w:keepNext/>
        <w:spacing w:line="480" w:lineRule="auto"/>
      </w:pPr>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A82AEA9" w14:textId="13CE5943" w:rsidR="00842123" w:rsidRDefault="00842123" w:rsidP="00076DDE">
      <w:pPr>
        <w:pStyle w:val="Caption"/>
        <w:spacing w:line="480" w:lineRule="auto"/>
      </w:pPr>
      <w:r>
        <w:t xml:space="preserve">Figure </w:t>
      </w:r>
      <w:fldSimple w:instr=" SEQ Figure \* ARABIC ">
        <w:r w:rsidR="00466E1B">
          <w:rPr>
            <w:noProof/>
          </w:rPr>
          <w:t>3</w:t>
        </w:r>
      </w:fldSimple>
      <w:r>
        <w:t xml:space="preserve"> Figure S1</w:t>
      </w:r>
    </w:p>
    <w:p w14:paraId="1273626A" w14:textId="77777777" w:rsidR="00842123" w:rsidRDefault="00842123" w:rsidP="00076DDE">
      <w:pPr>
        <w:spacing w:line="480" w:lineRule="auto"/>
      </w:pPr>
    </w:p>
    <w:p w14:paraId="7B4A6CCA" w14:textId="4C5656F3" w:rsidR="00D80E19" w:rsidRDefault="00951C3C" w:rsidP="00076DDE">
      <w:pPr>
        <w:pStyle w:val="Heading2"/>
        <w:spacing w:line="480" w:lineRule="auto"/>
      </w:pPr>
      <w:r>
        <w:lastRenderedPageBreak/>
        <w:t xml:space="preserve">Appendix </w:t>
      </w:r>
      <w:r w:rsidR="00842123">
        <w:t>B</w:t>
      </w:r>
      <w:r>
        <w:t>: Modelling approach</w:t>
      </w:r>
    </w:p>
    <w:p w14:paraId="713C7B37" w14:textId="77777777" w:rsidR="00910EF2" w:rsidRDefault="00910EF2" w:rsidP="00076DDE">
      <w:pPr>
        <w:pStyle w:val="Heading3"/>
        <w:spacing w:line="480" w:lineRule="auto"/>
      </w:pPr>
      <w:r>
        <w:t>Model</w:t>
      </w:r>
    </w:p>
    <w:p w14:paraId="384FD44F" w14:textId="77777777" w:rsidR="00910EF2" w:rsidRDefault="00910EF2" w:rsidP="00076DDE">
      <w:pPr>
        <w:spacing w:line="480" w:lineRule="auto"/>
      </w:pPr>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436D09"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76DDE">
            <w:pPr>
              <w:spacing w:line="480" w:lineRule="auto"/>
            </w:pPr>
            <w:r>
              <w:t>(1)</w:t>
            </w:r>
          </w:p>
        </w:tc>
      </w:tr>
    </w:tbl>
    <w:p w14:paraId="5217DCD7" w14:textId="77777777" w:rsidR="00910EF2" w:rsidRDefault="00910EF2" w:rsidP="00076DDE">
      <w:pPr>
        <w:spacing w:line="480" w:lineRule="auto"/>
      </w:pPr>
    </w:p>
    <w:p w14:paraId="787FFFD1" w14:textId="77777777" w:rsidR="00910EF2" w:rsidRDefault="00910EF2" w:rsidP="00076DDE">
      <w:pPr>
        <w:spacing w:line="480" w:lineRule="auto"/>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Rt allowed for the gradients of change in log mortality rates over time to be different over the New Labour and GFC recession periods. </w:t>
      </w:r>
    </w:p>
    <w:p w14:paraId="6185DB5A" w14:textId="77777777" w:rsidR="00910EF2" w:rsidRDefault="00910EF2" w:rsidP="00076DDE">
      <w:pPr>
        <w:spacing w:line="480" w:lineRule="auto"/>
        <w:rPr>
          <w:rFonts w:eastAsiaTheme="minorEastAsia"/>
        </w:rPr>
      </w:pPr>
      <w:r>
        <w:t xml:space="preserve">The above model specification was fit to ONS data for each year from 1990 to 2010 inclusive. Redefining </w:t>
      </w:r>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436D09" w:rsidP="00076DDE">
            <w:pPr>
              <w:spacing w:line="480" w:lineRule="auto"/>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76DDE">
            <w:pPr>
              <w:spacing w:line="480" w:lineRule="auto"/>
            </w:pPr>
            <w:r>
              <w:t>(2)</w:t>
            </w:r>
          </w:p>
        </w:tc>
      </w:tr>
    </w:tbl>
    <w:p w14:paraId="0C1C9EE9" w14:textId="77777777" w:rsidR="00910EF2" w:rsidRDefault="00910EF2" w:rsidP="00076DDE">
      <w:pPr>
        <w:spacing w:line="480" w:lineRule="auto"/>
      </w:pPr>
    </w:p>
    <w:p w14:paraId="4109101C" w14:textId="77777777" w:rsidR="00910EF2" w:rsidRDefault="00910EF2" w:rsidP="00076DDE">
      <w:pPr>
        <w:spacing w:line="480" w:lineRule="auto"/>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436D09"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76DDE">
            <w:pPr>
              <w:spacing w:line="480" w:lineRule="auto"/>
              <w:rPr>
                <w:rFonts w:eastAsiaTheme="minorEastAsia"/>
              </w:rPr>
            </w:pPr>
          </w:p>
          <w:p w14:paraId="0FD1A8A7" w14:textId="77777777" w:rsidR="00910EF2" w:rsidRDefault="00910EF2" w:rsidP="00076DDE">
            <w:pPr>
              <w:spacing w:line="480" w:lineRule="auto"/>
              <w:jc w:val="center"/>
              <w:rPr>
                <w:rFonts w:eastAsiaTheme="minorEastAsia"/>
              </w:rPr>
            </w:pPr>
            <w:r>
              <w:rPr>
                <w:rFonts w:eastAsiaTheme="minorEastAsia"/>
              </w:rPr>
              <w:t>or equivalently</w:t>
            </w:r>
          </w:p>
          <w:p w14:paraId="793FC00B" w14:textId="77777777" w:rsidR="00910EF2" w:rsidRPr="00DF5C2C" w:rsidRDefault="00910EF2" w:rsidP="00076DDE">
            <w:pPr>
              <w:spacing w:line="480" w:lineRule="auto"/>
              <w:jc w:val="center"/>
              <w:rPr>
                <w:rFonts w:eastAsiaTheme="minorEastAsia"/>
              </w:rPr>
            </w:pPr>
          </w:p>
          <w:p w14:paraId="1DB75ABD" w14:textId="77777777" w:rsidR="00910EF2" w:rsidRPr="00FA754D" w:rsidRDefault="00436D09"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76DDE">
            <w:pPr>
              <w:spacing w:line="480" w:lineRule="auto"/>
            </w:pPr>
          </w:p>
          <w:p w14:paraId="6844E862" w14:textId="77777777" w:rsidR="00910EF2" w:rsidRDefault="00910EF2" w:rsidP="00076DDE">
            <w:pPr>
              <w:spacing w:line="480" w:lineRule="auto"/>
            </w:pPr>
          </w:p>
          <w:p w14:paraId="3693F75B" w14:textId="77777777" w:rsidR="00910EF2" w:rsidRDefault="00910EF2" w:rsidP="00076DDE">
            <w:pPr>
              <w:spacing w:line="480" w:lineRule="auto"/>
            </w:pPr>
            <w:r>
              <w:t>(3)</w:t>
            </w:r>
          </w:p>
        </w:tc>
      </w:tr>
    </w:tbl>
    <w:p w14:paraId="4100B846" w14:textId="77777777" w:rsidR="00910EF2" w:rsidRDefault="00910EF2" w:rsidP="00076DDE">
      <w:pPr>
        <w:spacing w:line="480" w:lineRule="auto"/>
        <w:rPr>
          <w:rFonts w:eastAsiaTheme="minorEastAsia"/>
        </w:rPr>
      </w:pPr>
      <w:r>
        <w:rPr>
          <w:rFonts w:eastAsiaTheme="minorEastAsia"/>
        </w:rPr>
        <w:lastRenderedPageBreak/>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076DDE">
      <w:pPr>
        <w:spacing w:line="480" w:lineRule="auto"/>
        <w:rPr>
          <w:rFonts w:eastAsiaTheme="minorEastAsia"/>
        </w:rPr>
      </w:pPr>
      <w:r>
        <w:rPr>
          <w:rFonts w:eastAsiaTheme="minorEastAsia"/>
        </w:rPr>
        <w:t xml:space="preserve">The age-sex specific differences in deaths are therefor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17F21548" w14:textId="5D23656A" w:rsidR="00910EF2" w:rsidRDefault="00842123" w:rsidP="00076DDE">
      <w:pPr>
        <w:pStyle w:val="Heading3"/>
        <w:spacing w:line="480" w:lineRule="auto"/>
      </w:pPr>
      <w:r>
        <w:t>Summary of regression coefficients for different ages in standard model</w:t>
      </w:r>
    </w:p>
    <w:p w14:paraId="31F66927" w14:textId="5830148E" w:rsidR="00842123" w:rsidRPr="00842123" w:rsidRDefault="00842123" w:rsidP="00076DDE">
      <w:pPr>
        <w:spacing w:line="480" w:lineRule="auto"/>
      </w:pPr>
      <w:r>
        <w:t xml:space="preserve">The following figure shows the regression coefficients for each of the age-specific models produced. The bands show 1.96 standard deviations above and below the central parameter estimates indicated by the line. GFC: Global Financial Crisis; NL: New Labour. </w:t>
      </w:r>
    </w:p>
    <w:p w14:paraId="3D271A70" w14:textId="77777777" w:rsidR="00910EF2" w:rsidRDefault="00910EF2" w:rsidP="00076DDE">
      <w:pPr>
        <w:spacing w:line="480" w:lineRule="auto"/>
      </w:pPr>
    </w:p>
    <w:p w14:paraId="6A4F79D1" w14:textId="01254483" w:rsidR="00560035" w:rsidRDefault="00842123" w:rsidP="00076DDE">
      <w:pPr>
        <w:keepNext/>
        <w:spacing w:line="480" w:lineRule="auto"/>
      </w:pPr>
      <w:r>
        <w:rPr>
          <w:noProof/>
          <w:lang w:eastAsia="en-GB"/>
        </w:rPr>
        <w:lastRenderedPageBreak/>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p w14:paraId="202E05C5" w14:textId="0C45FAD7" w:rsidR="00910EF2" w:rsidRDefault="00560035" w:rsidP="00076DDE">
      <w:pPr>
        <w:pStyle w:val="Caption"/>
        <w:spacing w:line="480" w:lineRule="auto"/>
      </w:pPr>
      <w:r>
        <w:lastRenderedPageBreak/>
        <w:t xml:space="preserve">Figure </w:t>
      </w:r>
      <w:fldSimple w:instr=" SEQ Figure \* ARABIC ">
        <w:r w:rsidR="00466E1B">
          <w:rPr>
            <w:noProof/>
          </w:rPr>
          <w:t>4</w:t>
        </w:r>
      </w:fldSimple>
      <w:r>
        <w:t xml:space="preserve"> Fig S2. Summary of regression coefficients and 95% Confidence Intervals for each term in each age-year specific model.</w:t>
      </w:r>
    </w:p>
    <w:p w14:paraId="4791723D" w14:textId="74110CAF" w:rsidR="00842123" w:rsidRDefault="00455D91" w:rsidP="00076DDE">
      <w:pPr>
        <w:pStyle w:val="Heading2"/>
        <w:spacing w:line="480" w:lineRule="auto"/>
      </w:pPr>
      <w:r>
        <w:t xml:space="preserve">Appendix C: </w:t>
      </w:r>
      <w:r w:rsidR="00842123">
        <w:t>Alternative Model specification</w:t>
      </w:r>
    </w:p>
    <w:p w14:paraId="6622A432" w14:textId="1A962832" w:rsidR="00842123" w:rsidRDefault="00842123" w:rsidP="00076DDE">
      <w:pPr>
        <w:spacing w:line="480" w:lineRule="auto"/>
      </w:pPr>
      <w:r>
        <w:t xml:space="preserve">The alternative model specification includes an additional nonlinear term on year since 1990,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842123" w14:paraId="4177949B" w14:textId="77777777" w:rsidTr="00842123">
        <w:tc>
          <w:tcPr>
            <w:tcW w:w="8505" w:type="dxa"/>
          </w:tcPr>
          <w:p w14:paraId="0D90CF99" w14:textId="33625DA2" w:rsidR="00842123" w:rsidRDefault="00436D09"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 xml:space="preserve">Rt+ </m:t>
                </m:r>
                <m:sSub>
                  <m:sSubPr>
                    <m:ctrlPr>
                      <w:rPr>
                        <w:rFonts w:ascii="Cambria Math" w:hAnsi="Cambria Math"/>
                        <w:i/>
                      </w:rPr>
                    </m:ctrlPr>
                  </m:sSubPr>
                  <m:e>
                    <m:r>
                      <w:rPr>
                        <w:rFonts w:ascii="Cambria Math" w:hAnsi="Cambria Math"/>
                      </w:rPr>
                      <m:t>β</m:t>
                    </m:r>
                  </m:e>
                  <m:sub>
                    <m:r>
                      <w:rPr>
                        <w:rFonts w:ascii="Cambria Math" w:hAnsi="Cambria Math"/>
                      </w:rPr>
                      <m:t>6, a,s</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 ϵ</m:t>
                </m:r>
              </m:oMath>
            </m:oMathPara>
          </w:p>
        </w:tc>
        <w:tc>
          <w:tcPr>
            <w:tcW w:w="511" w:type="dxa"/>
          </w:tcPr>
          <w:p w14:paraId="0778D45C" w14:textId="77777777" w:rsidR="00842123" w:rsidRDefault="00842123" w:rsidP="00076DDE">
            <w:pPr>
              <w:spacing w:line="480" w:lineRule="auto"/>
            </w:pPr>
            <w:r>
              <w:t>(1)</w:t>
            </w:r>
          </w:p>
        </w:tc>
      </w:tr>
    </w:tbl>
    <w:p w14:paraId="5FAED1F0" w14:textId="77777777" w:rsidR="00842123" w:rsidRDefault="00842123" w:rsidP="00076DDE">
      <w:pPr>
        <w:spacing w:line="480" w:lineRule="auto"/>
      </w:pPr>
    </w:p>
    <w:p w14:paraId="33BDB1B6" w14:textId="77777777" w:rsidR="00587573" w:rsidRDefault="00842123" w:rsidP="00076DDE">
      <w:pPr>
        <w:spacing w:line="480" w:lineRule="auto"/>
      </w:pPr>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New Labour or the GFC. </w:t>
      </w:r>
    </w:p>
    <w:p w14:paraId="29351695" w14:textId="77777777" w:rsidR="00587573" w:rsidRDefault="00587573" w:rsidP="00076DDE">
      <w:pPr>
        <w:spacing w:line="480" w:lineRule="auto"/>
      </w:pPr>
    </w:p>
    <w:p w14:paraId="50B8C5F8" w14:textId="6619F893" w:rsidR="00842123" w:rsidRDefault="00587573" w:rsidP="00076DDE">
      <w:pPr>
        <w:spacing w:line="480" w:lineRule="auto"/>
      </w:pPr>
      <w:r>
        <w:t xml:space="preserve">The figure below shows difference in AIC between the standard linear model and the alternative nonlinear model. A nonlinear smoother is added to show this relationship with age. Overall both models have similar performanc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p>
    <w:p w14:paraId="648E9E90" w14:textId="77777777" w:rsidR="00587573" w:rsidRDefault="00587573" w:rsidP="00076DDE">
      <w:pPr>
        <w:spacing w:line="480" w:lineRule="auto"/>
      </w:pPr>
    </w:p>
    <w:p w14:paraId="4E65EB3B" w14:textId="716C72A0" w:rsidR="00587573" w:rsidRPr="00842123" w:rsidRDefault="00587573" w:rsidP="00076DDE">
      <w:pPr>
        <w:spacing w:line="480" w:lineRule="auto"/>
      </w:pPr>
      <w:r>
        <w:t>The figure below shows the coefficients of each of the age-specific models using this alternative model specification. The new trend is labelled ‘Nonlinear trend’, and is statistically significant for males in young adulthood, as implied by the AIC comparison above.</w:t>
      </w:r>
    </w:p>
    <w:p w14:paraId="31D86228" w14:textId="08EF6F54" w:rsidR="00842123" w:rsidRDefault="00587573" w:rsidP="00076DDE">
      <w:pPr>
        <w:spacing w:line="480" w:lineRule="auto"/>
      </w:pPr>
      <w:r>
        <w:rPr>
          <w:noProof/>
          <w:lang w:eastAsia="en-GB"/>
        </w:rPr>
        <w:lastRenderedPageBreak/>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p>
    <w:p w14:paraId="7BCFE2F4" w14:textId="77777777" w:rsidR="00F712B2" w:rsidRDefault="00F712B2" w:rsidP="00076DDE">
      <w:pPr>
        <w:spacing w:line="480" w:lineRule="auto"/>
      </w:pPr>
      <w:r>
        <w:lastRenderedPageBreak/>
        <w:t>The following two figures show projected against actual mortality rates at older ages, and at younger ages. These figures suggest the non-linear model specification appears to have a slightly better fit to the data, but substantively the patterns are very similar:</w:t>
      </w:r>
    </w:p>
    <w:p w14:paraId="24FFF976" w14:textId="77777777" w:rsidR="00F712B2" w:rsidRDefault="00F712B2" w:rsidP="00076DDE">
      <w:pPr>
        <w:spacing w:line="480" w:lineRule="auto"/>
      </w:pPr>
    </w:p>
    <w:p w14:paraId="0B11DE8A" w14:textId="6CDB799A" w:rsidR="00F712B2" w:rsidRDefault="00F712B2" w:rsidP="00076DDE">
      <w:pPr>
        <w:spacing w:line="480" w:lineRule="auto"/>
      </w:pPr>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3AD4E841" w14:textId="38B0D027" w:rsidR="00F712B2" w:rsidRDefault="00F712B2" w:rsidP="00076DDE">
      <w:pPr>
        <w:spacing w:line="480" w:lineRule="auto"/>
      </w:pPr>
      <w:r>
        <w:rPr>
          <w:noProof/>
          <w:lang w:eastAsia="en-GB"/>
        </w:rPr>
        <w:lastRenderedPageBreak/>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6EF83DDC" w14:textId="7142A6A5" w:rsidR="00F712B2" w:rsidRDefault="00F712B2" w:rsidP="00076DDE">
      <w:pPr>
        <w:spacing w:line="480" w:lineRule="auto"/>
      </w:pPr>
      <w:r>
        <w:t xml:space="preserve">The following figure shows the accumulated ‘excess’ mortality using this latter model specification. Substantively, these results are very similar to those in the main model specification, though with a smaller difference between actual and projected in 2010 and 2011, and an even faster acceleration of excess mortality in later years. </w:t>
      </w:r>
    </w:p>
    <w:p w14:paraId="72CD1D57" w14:textId="446A229F" w:rsidR="00DA2EEA" w:rsidRDefault="00F712B2" w:rsidP="00076DDE">
      <w:pPr>
        <w:spacing w:line="480" w:lineRule="auto"/>
      </w:pPr>
      <w:r>
        <w:rPr>
          <w:noProof/>
          <w:lang w:eastAsia="en-GB"/>
        </w:rPr>
        <w:lastRenderedPageBreak/>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41EB8C97" w14:textId="77777777" w:rsidR="00DA2EEA" w:rsidRDefault="00DA2EEA" w:rsidP="00076DDE">
      <w:pPr>
        <w:spacing w:line="480" w:lineRule="auto"/>
      </w:pPr>
    </w:p>
    <w:p w14:paraId="4119D11A" w14:textId="62ECC3AA" w:rsidR="00F712B2" w:rsidRDefault="00F712B2" w:rsidP="00076DDE">
      <w:pPr>
        <w:spacing w:line="480" w:lineRule="auto"/>
      </w:pPr>
      <w:r>
        <w:t xml:space="preserve">Table S1 summarises the above figure, showing the total excess deaths in each year by ages 50, 70 and 89. Table S2 further summarises these figures, showing the total number of ‘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p>
    <w:tbl>
      <w:tblPr>
        <w:tblW w:w="3960" w:type="dxa"/>
        <w:tblInd w:w="118" w:type="dxa"/>
        <w:tblLook w:val="04A0" w:firstRow="1" w:lastRow="0" w:firstColumn="1" w:lastColumn="0" w:noHBand="0" w:noVBand="1"/>
      </w:tblPr>
      <w:tblGrid>
        <w:gridCol w:w="1200"/>
        <w:gridCol w:w="840"/>
        <w:gridCol w:w="968"/>
        <w:gridCol w:w="1149"/>
      </w:tblGrid>
      <w:tr w:rsidR="00F712B2" w:rsidRPr="00F712B2" w14:paraId="569C1C9E" w14:textId="77777777" w:rsidTr="00F712B2">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r>
      <w:tr w:rsidR="00F712B2" w:rsidRPr="00F712B2" w14:paraId="277A476C" w14:textId="77777777" w:rsidTr="00F712B2">
        <w:trPr>
          <w:trHeight w:val="288"/>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5,032</w:t>
            </w:r>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5,041</w:t>
            </w:r>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73</w:t>
            </w:r>
          </w:p>
        </w:tc>
      </w:tr>
      <w:tr w:rsidR="00F712B2" w:rsidRPr="00F712B2" w14:paraId="1ABD0AD0" w14:textId="77777777" w:rsidTr="00F712B2">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6,188</w:t>
            </w:r>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855</w:t>
            </w:r>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5,043</w:t>
            </w:r>
          </w:p>
        </w:tc>
      </w:tr>
    </w:tbl>
    <w:p w14:paraId="46097A7A" w14:textId="77777777" w:rsidR="00F712B2" w:rsidRDefault="00F712B2" w:rsidP="00076DDE">
      <w:pPr>
        <w:spacing w:line="480" w:lineRule="auto"/>
        <w:sectPr w:rsidR="00F712B2">
          <w:pgSz w:w="11906" w:h="16838"/>
          <w:pgMar w:top="1440" w:right="1440" w:bottom="1440" w:left="1440" w:header="708" w:footer="708" w:gutter="0"/>
          <w:cols w:space="708"/>
          <w:docGrid w:linePitch="360"/>
        </w:sectPr>
      </w:pPr>
    </w:p>
    <w:p w14:paraId="13BD8F2D" w14:textId="72DDC6A0" w:rsidR="00F712B2" w:rsidRDefault="00F712B2" w:rsidP="00076DDE">
      <w:pPr>
        <w:spacing w:line="480" w:lineRule="auto"/>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F712B2" w:rsidRPr="00F712B2" w14:paraId="187CCF2E" w14:textId="77777777" w:rsidTr="00F712B2">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Year</w:t>
            </w:r>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Age</w:t>
            </w:r>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r>
      <w:tr w:rsidR="00F712B2" w:rsidRPr="00F712B2" w14:paraId="1EC82CCF"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47</w:t>
            </w:r>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094</w:t>
            </w:r>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441</w:t>
            </w:r>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w:t>
            </w:r>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86</w:t>
            </w:r>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898</w:t>
            </w:r>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59</w:t>
            </w:r>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880</w:t>
            </w:r>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1,339</w:t>
            </w:r>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7E56920B"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w:t>
            </w:r>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811</w:t>
            </w:r>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724</w:t>
            </w:r>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19</w:t>
            </w:r>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94</w:t>
            </w:r>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775</w:t>
            </w:r>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06</w:t>
            </w:r>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805</w:t>
            </w:r>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499</w:t>
            </w:r>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229162C" w14:textId="77777777" w:rsidTr="00F712B2">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99</w:t>
            </w:r>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724</w:t>
            </w:r>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1,925</w:t>
            </w:r>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w:t>
            </w:r>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2,910</w:t>
            </w:r>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3,510</w:t>
            </w:r>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99</w:t>
            </w:r>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634</w:t>
            </w:r>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435</w:t>
            </w:r>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11728D6"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3</w:t>
            </w:r>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455</w:t>
            </w:r>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158</w:t>
            </w:r>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w:t>
            </w:r>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60</w:t>
            </w:r>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50</w:t>
            </w:r>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93</w:t>
            </w:r>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915</w:t>
            </w:r>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908</w:t>
            </w:r>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578D759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07</w:t>
            </w:r>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013</w:t>
            </w:r>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020</w:t>
            </w:r>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w:t>
            </w:r>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391</w:t>
            </w:r>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93</w:t>
            </w:r>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w:t>
            </w:r>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3,404</w:t>
            </w:r>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13</w:t>
            </w:r>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5466A65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55</w:t>
            </w:r>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606</w:t>
            </w:r>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561</w:t>
            </w:r>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214</w:t>
            </w:r>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925</w:t>
            </w:r>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9</w:t>
            </w:r>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169</w:t>
            </w:r>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3,531</w:t>
            </w:r>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700</w:t>
            </w:r>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7EB66D7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81</w:t>
            </w:r>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17</w:t>
            </w:r>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798</w:t>
            </w:r>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1</w:t>
            </w:r>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7</w:t>
            </w:r>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578</w:t>
            </w:r>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62</w:t>
            </w:r>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14</w:t>
            </w:r>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376</w:t>
            </w:r>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07948FF2"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70</w:t>
            </w:r>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161</w:t>
            </w:r>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31</w:t>
            </w:r>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04</w:t>
            </w:r>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648</w:t>
            </w:r>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44</w:t>
            </w:r>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66</w:t>
            </w:r>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809</w:t>
            </w:r>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075</w:t>
            </w:r>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92CEA9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706</w:t>
            </w:r>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909</w:t>
            </w:r>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203</w:t>
            </w:r>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560</w:t>
            </w:r>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5</w:t>
            </w:r>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75</w:t>
            </w:r>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266</w:t>
            </w:r>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9,044</w:t>
            </w:r>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2,778</w:t>
            </w:r>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31B349C"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4</w:t>
            </w:r>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025</w:t>
            </w:r>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329</w:t>
            </w:r>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44</w:t>
            </w:r>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62</w:t>
            </w:r>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306</w:t>
            </w:r>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48</w:t>
            </w:r>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87</w:t>
            </w:r>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635</w:t>
            </w:r>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16D893F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07</w:t>
            </w:r>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741</w:t>
            </w:r>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834</w:t>
            </w:r>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13</w:t>
            </w:r>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853</w:t>
            </w:r>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140</w:t>
            </w:r>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620</w:t>
            </w:r>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4</w:t>
            </w:r>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974</w:t>
            </w:r>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056A7F90"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14</w:t>
            </w:r>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3,466</w:t>
            </w:r>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4,752</w:t>
            </w:r>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810</w:t>
            </w:r>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046</w:t>
            </w:r>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2,236</w:t>
            </w:r>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524</w:t>
            </w:r>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2,512</w:t>
            </w:r>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6,988</w:t>
            </w:r>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686A75D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40</w:t>
            </w:r>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08</w:t>
            </w:r>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68</w:t>
            </w:r>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54</w:t>
            </w:r>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91</w:t>
            </w:r>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37</w:t>
            </w:r>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94</w:t>
            </w:r>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199</w:t>
            </w:r>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05</w:t>
            </w:r>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1ECC0AC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894</w:t>
            </w:r>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25</w:t>
            </w:r>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2,731</w:t>
            </w:r>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348</w:t>
            </w:r>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67</w:t>
            </w:r>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619</w:t>
            </w:r>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242</w:t>
            </w:r>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2</w:t>
            </w:r>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1,350</w:t>
            </w:r>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264E42E"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lastRenderedPageBreak/>
              <w:t> </w:t>
            </w:r>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495</w:t>
            </w:r>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499</w:t>
            </w:r>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3,004</w:t>
            </w:r>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666</w:t>
            </w:r>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05</w:t>
            </w:r>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839</w:t>
            </w:r>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161</w:t>
            </w:r>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004</w:t>
            </w:r>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2,843</w:t>
            </w:r>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42A596C3"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5</w:t>
            </w:r>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9</w:t>
            </w:r>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288</w:t>
            </w:r>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437</w:t>
            </w:r>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3</w:t>
            </w:r>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79</w:t>
            </w:r>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782</w:t>
            </w:r>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52</w:t>
            </w:r>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6,567</w:t>
            </w:r>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219</w:t>
            </w:r>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6C91F67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w:t>
            </w:r>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1</w:t>
            </w:r>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4</w:t>
            </w:r>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8</w:t>
            </w:r>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525</w:t>
            </w:r>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017</w:t>
            </w:r>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5</w:t>
            </w:r>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0,066</w:t>
            </w:r>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9,561</w:t>
            </w:r>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31454BC" w14:textId="77777777" w:rsidTr="00F712B2">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273</w:t>
            </w:r>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5,870</w:t>
            </w:r>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0,597</w:t>
            </w:r>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2,819</w:t>
            </w:r>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683</w:t>
            </w:r>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6,864</w:t>
            </w:r>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8,092</w:t>
            </w:r>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553</w:t>
            </w:r>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77,461</w:t>
            </w:r>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bl>
    <w:p w14:paraId="3F2C07CC" w14:textId="6B1DAC02" w:rsidR="00F712B2" w:rsidRPr="00910EF2" w:rsidRDefault="00F712B2" w:rsidP="00076DDE">
      <w:pPr>
        <w:spacing w:line="480" w:lineRule="auto"/>
      </w:pPr>
    </w:p>
    <w:sectPr w:rsidR="00F712B2" w:rsidRPr="00910EF2" w:rsidSect="00076DDE">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 w:author="Kate" w:date="2016-10-08T17:50:00Z" w:initials="K">
    <w:p w14:paraId="442CF058" w14:textId="0B0D43DA" w:rsidR="00736234" w:rsidRDefault="00736234">
      <w:pPr>
        <w:pStyle w:val="CommentText"/>
      </w:pPr>
      <w:r>
        <w:rPr>
          <w:rStyle w:val="CommentReference"/>
        </w:rPr>
        <w:annotationRef/>
      </w:r>
      <w:r w:rsidR="00CF3304">
        <w:t>You could drop this paragraph and I don't think it would matter, if you need to save word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786260" w14:textId="77777777" w:rsidR="00CF3304" w:rsidRDefault="00CF3304" w:rsidP="008F0C36">
      <w:pPr>
        <w:spacing w:after="0" w:line="240" w:lineRule="auto"/>
      </w:pPr>
      <w:r>
        <w:separator/>
      </w:r>
    </w:p>
  </w:endnote>
  <w:endnote w:type="continuationSeparator" w:id="0">
    <w:p w14:paraId="55AFA2E5" w14:textId="77777777" w:rsidR="00CF3304" w:rsidRDefault="00CF3304"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6079392"/>
      <w:docPartObj>
        <w:docPartGallery w:val="Page Numbers (Bottom of Page)"/>
        <w:docPartUnique/>
      </w:docPartObj>
    </w:sdtPr>
    <w:sdtEndPr>
      <w:rPr>
        <w:noProof/>
      </w:rPr>
    </w:sdtEndPr>
    <w:sdtContent>
      <w:p w14:paraId="785833B5" w14:textId="16820887" w:rsidR="00436D09" w:rsidRDefault="00436D09">
        <w:pPr>
          <w:pStyle w:val="Footer"/>
          <w:jc w:val="center"/>
        </w:pPr>
        <w:r>
          <w:fldChar w:fldCharType="begin"/>
        </w:r>
        <w:r>
          <w:instrText xml:space="preserve"> PAGE   \* MERGEFORMAT </w:instrText>
        </w:r>
        <w:r>
          <w:fldChar w:fldCharType="separate"/>
        </w:r>
        <w:r w:rsidR="007846F6">
          <w:rPr>
            <w:noProof/>
          </w:rPr>
          <w:t>16</w:t>
        </w:r>
        <w:r>
          <w:rPr>
            <w:noProof/>
          </w:rPr>
          <w:fldChar w:fldCharType="end"/>
        </w:r>
      </w:p>
    </w:sdtContent>
  </w:sdt>
  <w:p w14:paraId="225FBFF0" w14:textId="77777777" w:rsidR="00436D09" w:rsidRDefault="00436D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7128B5" w14:textId="77777777" w:rsidR="00CF3304" w:rsidRDefault="00CF3304" w:rsidP="008F0C36">
      <w:pPr>
        <w:spacing w:after="0" w:line="240" w:lineRule="auto"/>
      </w:pPr>
      <w:r>
        <w:separator/>
      </w:r>
    </w:p>
  </w:footnote>
  <w:footnote w:type="continuationSeparator" w:id="0">
    <w:p w14:paraId="06D14C74" w14:textId="77777777" w:rsidR="00CF3304" w:rsidRDefault="00CF3304" w:rsidP="008F0C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D9E"/>
    <w:rsid w:val="00014B1F"/>
    <w:rsid w:val="00014F0F"/>
    <w:rsid w:val="00016584"/>
    <w:rsid w:val="00071F07"/>
    <w:rsid w:val="00073D67"/>
    <w:rsid w:val="00075CB9"/>
    <w:rsid w:val="00076DDE"/>
    <w:rsid w:val="00085EB6"/>
    <w:rsid w:val="00091E17"/>
    <w:rsid w:val="000A579F"/>
    <w:rsid w:val="000B27ED"/>
    <w:rsid w:val="000D55B1"/>
    <w:rsid w:val="001139AD"/>
    <w:rsid w:val="0011555F"/>
    <w:rsid w:val="0013694A"/>
    <w:rsid w:val="00137271"/>
    <w:rsid w:val="00146EAA"/>
    <w:rsid w:val="0018105E"/>
    <w:rsid w:val="001862B7"/>
    <w:rsid w:val="001D686D"/>
    <w:rsid w:val="001D7D9E"/>
    <w:rsid w:val="0020496D"/>
    <w:rsid w:val="002074F1"/>
    <w:rsid w:val="00223EF3"/>
    <w:rsid w:val="002424F4"/>
    <w:rsid w:val="00255549"/>
    <w:rsid w:val="0027163A"/>
    <w:rsid w:val="0029193A"/>
    <w:rsid w:val="002C4DFE"/>
    <w:rsid w:val="002E27FD"/>
    <w:rsid w:val="002E2937"/>
    <w:rsid w:val="002F1EB9"/>
    <w:rsid w:val="00305EB9"/>
    <w:rsid w:val="003126D0"/>
    <w:rsid w:val="00335AD5"/>
    <w:rsid w:val="00360F11"/>
    <w:rsid w:val="003779CB"/>
    <w:rsid w:val="003C472A"/>
    <w:rsid w:val="00420F9A"/>
    <w:rsid w:val="00424B52"/>
    <w:rsid w:val="00436D09"/>
    <w:rsid w:val="00445B0B"/>
    <w:rsid w:val="00455A1A"/>
    <w:rsid w:val="00455D91"/>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21AD"/>
    <w:rsid w:val="00550D00"/>
    <w:rsid w:val="0055282F"/>
    <w:rsid w:val="00560035"/>
    <w:rsid w:val="00574224"/>
    <w:rsid w:val="0057497B"/>
    <w:rsid w:val="005856B2"/>
    <w:rsid w:val="00587573"/>
    <w:rsid w:val="005B12E3"/>
    <w:rsid w:val="005D0BC1"/>
    <w:rsid w:val="0060192B"/>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35CC9"/>
    <w:rsid w:val="00736234"/>
    <w:rsid w:val="00747C48"/>
    <w:rsid w:val="00776936"/>
    <w:rsid w:val="007818D4"/>
    <w:rsid w:val="007846F6"/>
    <w:rsid w:val="007870EB"/>
    <w:rsid w:val="0080204B"/>
    <w:rsid w:val="00803A7F"/>
    <w:rsid w:val="00812161"/>
    <w:rsid w:val="00815060"/>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82AF3"/>
    <w:rsid w:val="00CB02A4"/>
    <w:rsid w:val="00CD5658"/>
    <w:rsid w:val="00CF3304"/>
    <w:rsid w:val="00D00C28"/>
    <w:rsid w:val="00D076AC"/>
    <w:rsid w:val="00D1519A"/>
    <w:rsid w:val="00D80E19"/>
    <w:rsid w:val="00DA26E4"/>
    <w:rsid w:val="00DA2EEA"/>
    <w:rsid w:val="00E062EE"/>
    <w:rsid w:val="00E10AAF"/>
    <w:rsid w:val="00E13702"/>
    <w:rsid w:val="00E22B24"/>
    <w:rsid w:val="00E273AE"/>
    <w:rsid w:val="00E323A4"/>
    <w:rsid w:val="00E3557A"/>
    <w:rsid w:val="00E6003F"/>
    <w:rsid w:val="00E92F54"/>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95DEA-7D40-4AC2-A5A8-4C1E9329F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2223</Words>
  <Characters>69675</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1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Kate</cp:lastModifiedBy>
  <cp:revision>2</cp:revision>
  <dcterms:created xsi:type="dcterms:W3CDTF">2016-10-08T16:54:00Z</dcterms:created>
  <dcterms:modified xsi:type="dcterms:W3CDTF">2016-10-0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pidemiology-and-community-health</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european-journal-of-epidemiology</vt:lpwstr>
  </property>
  <property fmtid="{D5CDD505-2E9C-101B-9397-08002B2CF9AE}" pid="13" name="Mendeley Recent Style Name 4_1">
    <vt:lpwstr>European Journal of Epidemi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pidemiology-and-community-health</vt:lpwstr>
  </property>
  <property fmtid="{D5CDD505-2E9C-101B-9397-08002B2CF9AE}" pid="17" name="Mendeley Recent Style Name 6_1">
    <vt:lpwstr>Journal of Epidemiology and Community Healt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